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426301"/>
    <w:p w:rsidR="00426301" w:rsidRDefault="00426301" w:rsidP="00426301">
      <w:r>
        <w:t xml:space="preserve">Running title: </w:t>
      </w:r>
      <w:r w:rsidR="003D2AF1">
        <w:t>Freshwater carbon and</w:t>
      </w:r>
      <w:r>
        <w:t xml:space="preserve">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w:t>
      </w:r>
      <w:r w:rsidR="00B5094B">
        <w:t xml:space="preserve">carbon and </w:t>
      </w:r>
      <w:r w:rsidR="00893C86">
        <w:t xml:space="preserve">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rsidRPr="002E05D5">
        <w:rPr>
          <w:i/>
        </w:rPr>
        <w:t>Cyanobacteria</w:t>
      </w:r>
      <w:r w:rsidR="00A15AC4">
        <w:t xml:space="preserve"> </w:t>
      </w:r>
      <w:r w:rsidR="00C14ABA">
        <w:t>MAGs</w:t>
      </w:r>
      <w:r>
        <w:t xml:space="preserve"> in Lake Mendota and in </w:t>
      </w:r>
      <w:proofErr w:type="spellStart"/>
      <w:r w:rsidRPr="002E05D5">
        <w:rPr>
          <w:i/>
        </w:rPr>
        <w:t>Chlorobiales</w:t>
      </w:r>
      <w:proofErr w:type="spellEnd"/>
      <w:r w:rsidR="00C14ABA">
        <w:t xml:space="preserve"> MAGs</w:t>
      </w:r>
      <w:r>
        <w:t xml:space="preserve"> in Trout Bog. </w:t>
      </w:r>
      <w:r w:rsidRPr="002E05D5">
        <w:rPr>
          <w:i/>
        </w:rPr>
        <w:t>Cyanobacteria</w:t>
      </w:r>
      <w:r>
        <w:t xml:space="preserve">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w:t>
      </w:r>
      <w:r w:rsidR="002E05D5">
        <w:t xml:space="preserve">carbon and </w:t>
      </w:r>
      <w:r>
        <w:t>nutrient cycling.</w:t>
      </w:r>
    </w:p>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3F0487" w:rsidRPr="00797487">
        <w:t>collect</w:t>
      </w:r>
      <w:r w:rsidRPr="00797487">
        <w:t xml:space="preserve"> 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 xml:space="preserve">Approximately half of the carbon received by freshwater ecosystems from the terrestrial landscape is emitted as carbon dioxide (0.2 </w:t>
      </w:r>
      <w:proofErr w:type="spellStart"/>
      <w:r w:rsidR="00EE7138" w:rsidRPr="00797487">
        <w:rPr>
          <w:color w:val="000000"/>
        </w:rPr>
        <w:t>Pg</w:t>
      </w:r>
      <w:proofErr w:type="spellEnd"/>
      <w:r w:rsidR="00EE7138" w:rsidRPr="00797487">
        <w:rPr>
          <w:color w:val="000000"/>
        </w:rPr>
        <w:t xml:space="preserve"> C/year) or stored (0.8 </w:t>
      </w:r>
      <w:proofErr w:type="spellStart"/>
      <w:r w:rsidR="00EE7138" w:rsidRPr="00797487">
        <w:rPr>
          <w:color w:val="000000"/>
        </w:rPr>
        <w:t>Pg</w:t>
      </w:r>
      <w:proofErr w:type="spellEnd"/>
      <w:r w:rsidR="00EE7138" w:rsidRPr="00797487">
        <w:rPr>
          <w:color w:val="000000"/>
        </w:rPr>
        <w:t xml:space="preserve">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Because of these globally relevant contributions to carbon and nutrient cycling, understanding how these elements are processed in freshwater through methods such as models and budgets is an important area of research.</w:t>
      </w:r>
    </w:p>
    <w:p w:rsidR="00C66CEF" w:rsidRPr="00797487" w:rsidRDefault="00EE7138" w:rsidP="00797487">
      <w:pPr>
        <w:spacing w:line="480" w:lineRule="auto"/>
        <w:jc w:val="both"/>
      </w:pPr>
      <w:r w:rsidRPr="00797487">
        <w:rPr>
          <w:color w:val="000000"/>
        </w:rPr>
        <w:tab/>
      </w:r>
      <w:r w:rsidRPr="00797487">
        <w:t>Much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Pr="00797487">
        <w:t xml:space="preserve">. However, </w:t>
      </w:r>
      <w:r w:rsidR="008C05EA" w:rsidRPr="00797487">
        <w:t>the categories of carbon and nutrients often included in models of freshwater biogeochemical cycling are too broad to be used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using such broad categorizations masks much of the complexity of microbial substrate use. Similarly, elements such as nitrogen and phosphorus are often classified as simply organic or inorganic.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 functions is a challenging task. Previous research has investigated substrate use by freshwater taxa using cultured isolates</w:t>
      </w:r>
      <w:r w:rsidR="00797487" w:rsidRPr="00797487">
        <w:t xml:space="preserve"> or microscopy techniques </w:t>
      </w:r>
      <w:r w:rsidR="00797487" w:rsidRPr="00797487">
        <w:fldChar w:fldCharType="begin" w:fldLock="1"/>
      </w:r>
      <w:r w:rsidR="00797487" w:rsidRPr="00797487">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b)","plainTextFormattedCitation":"(Hahn et al., 2012; Salcher, Posch &amp; Pernthaler, 2013b)","previouslyFormattedCitation":"(Hahn et al., 2012; Salcher, Posch &amp; Pernthaler, 2013b)"},"properties":{"noteIndex":0},"schema":"https://github.com/citation-style-language/schema/raw/master/csl-citation.json"}</w:instrText>
      </w:r>
      <w:r w:rsidR="00797487" w:rsidRPr="00797487">
        <w:fldChar w:fldCharType="separate"/>
      </w:r>
      <w:r w:rsidR="00797487" w:rsidRPr="00797487">
        <w:rPr>
          <w:noProof/>
        </w:rPr>
        <w:t>(Hahn et al., 2012; Salcher, Posch &amp; Pernthaler, 2013b)</w:t>
      </w:r>
      <w:r w:rsidR="00797487" w:rsidRPr="00797487">
        <w:fldChar w:fldCharType="end"/>
      </w:r>
      <w:r w:rsidRPr="00797487">
        <w:t xml:space="preserve">. While this work is highly </w:t>
      </w:r>
      <w:r w:rsidRPr="00797487">
        <w:lastRenderedPageBreak/>
        <w:t xml:space="preserve">informative, it cannot be </w:t>
      </w:r>
      <w:r w:rsidR="00751D88" w:rsidRPr="00797487">
        <w:t>scaled</w:t>
      </w:r>
      <w:r w:rsidRPr="00797487">
        <w:t xml:space="preserve"> to investigate many community members simultaneously. Genomics techniques can be applied at the community level, and although any functional predictions from genomic data are merely predictions, they are still powerful tools for analyzing microbial communities.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797487" w:rsidRPr="00797487">
        <w:t xml:space="preserve">hwater taxa </w:t>
      </w:r>
      <w:r w:rsidR="00797487" w:rsidRPr="00797487">
        <w:fldChar w:fldCharType="begin" w:fldLock="1"/>
      </w:r>
      <w:r w:rsidR="00797487" w:rsidRPr="00797487">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Hamilton et al., 2017)","plainTextFormattedCitation":"(Hamilton et al., 2017)"},"properties":{"noteIndex":0},"schema":"https://github.com/citation-style-language/schema/raw/master/csl-citation.json"}</w:instrText>
      </w:r>
      <w:r w:rsidR="00797487" w:rsidRPr="00797487">
        <w:fldChar w:fldCharType="separate"/>
      </w:r>
      <w:r w:rsidR="00797487" w:rsidRPr="00797487">
        <w:rPr>
          <w:noProof/>
        </w:rPr>
        <w:t>(Hamilton et al., 2017)</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 insights from both genes and genomes in multiple freshwater metagenomic time series to link function to taxonomy on at the community level.</w:t>
      </w:r>
      <w:r w:rsidR="003C46E1" w:rsidRPr="00797487">
        <w:t xml:space="preserve"> Our metagenomic time series include multiple years of sampling for microbial DNA from two lakes in Wisconsin, USA: Lake Mendota, a large eutrophic lake, and Trout Bog, a small </w:t>
      </w:r>
      <w:proofErr w:type="spellStart"/>
      <w:r w:rsidR="003C46E1" w:rsidRPr="00797487">
        <w:t>humic</w:t>
      </w:r>
      <w:proofErr w:type="spellEnd"/>
      <w:r w:rsidR="003C46E1" w:rsidRPr="00797487">
        <w:t xml:space="preserve"> lake. Lake Mendota and Trout Bog are ideal sites for comparative time series metagenomics because of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3C46E1" w:rsidRPr="00797487">
        <w:t>) and their contrasting limnological attributes (Table 1, Table S1). We analyze both predicted pathways in metagenome-assembled genomes (MAGs) and the distributions of functional marker genes to provide a comprehensive overview of microbially-mediated biogeochemical cycling in 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Lake Mendota, as well as the high prevalence of genes related to polyamines, proposed to be an important component of the dissolved organic nitrogen pool. We observed that assimilatory sulfate reduction pathways were encoded more frequently than dissimilatory sulfate reduction pathways, in contrast to what is thought to be the case in marine </w:t>
      </w:r>
      <w:r w:rsidR="00862FC8" w:rsidRPr="00797487">
        <w:lastRenderedPageBreak/>
        <w:t xml:space="preserve">systems. We split the broader category of primary production into different types of </w:t>
      </w:r>
      <w:proofErr w:type="spellStart"/>
      <w:r w:rsidR="00862FC8" w:rsidRPr="00797487">
        <w:t>phototrophy</w:t>
      </w:r>
      <w:proofErr w:type="spellEnd"/>
      <w:r w:rsidR="00862FC8" w:rsidRPr="00797487">
        <w:t>, including photosynthesis performed by Cyanobacteria, green sulfur bacteria, and aerobic anoxygenic phototrophs, and analyzed their associated carbon fixation pathways (when present). Using annotations of carbohydrate-active enzymes, we compared the potential for complex carbon degradation and found</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xml:space="preserve">.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F851C8" w:rsidRPr="00797487" w:rsidRDefault="00F851C8" w:rsidP="00CD78E2">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rsidR="00C9735A">
        <w:t>e at &lt;</w:t>
      </w:r>
      <w:r w:rsidR="00C9735A" w:rsidRPr="00C9735A">
        <w:t xml:space="preserve"> </w:t>
      </w:r>
      <w:r w:rsidR="00C9735A" w:rsidRPr="002C4D58">
        <w:t>https://github.com/McMahonLab/MAGstravaganza</w:t>
      </w:r>
      <w:r w:rsidR="00C9735A" w:rsidRPr="00797487">
        <w:t xml:space="preserve"> </w:t>
      </w:r>
      <w:r w:rsidR="00A572C8" w:rsidRPr="00797487">
        <w:t xml:space="preserve">&gt;. The results of this study can be used to guide efforts to build microbially-resolved models of freshwater carbon and nitrogen cycles with better predictive power.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 xml:space="preserve">Samples were collected from Lake Mendota and Trout Bog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xml:space="preserve">. Briefly, integrated samples of the water column were collected during the ice-free periods of 2007-2009 in Trout Bog and 2008-2012 in Lake Mendota. In Lake Mendota, the top 12 meters of the water column were sampled, approximating the epilimnion (upper, </w:t>
      </w:r>
      <w:r w:rsidRPr="00797487">
        <w:lastRenderedPageBreak/>
        <w:t>oxygenated, and warm thermal layer). The epilimnion and hypolimnion (bottom, anoxic, and cold 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samples on 0.2-</w:t>
      </w:r>
      <w:r w:rsidR="00180B02" w:rsidRPr="00797487">
        <w:t>µ</w:t>
      </w:r>
      <w:r w:rsidRPr="00797487">
        <w:t xml:space="preserve">m pore size </w:t>
      </w:r>
      <w:proofErr w:type="spellStart"/>
      <w:r w:rsidRPr="00797487">
        <w:t>polyethersulfone</w:t>
      </w:r>
      <w:proofErr w:type="spellEnd"/>
      <w:r w:rsidRPr="00797487">
        <w:t xml:space="preserve"> </w:t>
      </w:r>
      <w:proofErr w:type="spellStart"/>
      <w:r w:rsidRPr="00797487">
        <w:t>Supor</w:t>
      </w:r>
      <w:proofErr w:type="spellEnd"/>
      <w:r w:rsidRPr="00797487">
        <w:t xml:space="preserve"> filters (Pall Corp., Port Washington, NY, USA). Filters were stored at -80C until extraction using the </w:t>
      </w:r>
      <w:proofErr w:type="spellStart"/>
      <w:r w:rsidRPr="00797487">
        <w:t>FastDNA</w:t>
      </w:r>
      <w:proofErr w:type="spellEnd"/>
      <w:r w:rsidRPr="00797487">
        <w:t xml:space="preserve"> </w:t>
      </w:r>
      <w:r w:rsidR="00702D24" w:rsidRPr="00797487">
        <w:t xml:space="preserve">Spin </w:t>
      </w:r>
      <w:r w:rsidRPr="00797487">
        <w:t>Kit (MP Biomedicals, Burlingame, CA, USA).</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t>
      </w:r>
      <w:r w:rsidR="008D12A9">
        <w:t xml:space="preserve">collected over five years </w:t>
      </w:r>
      <w:r w:rsidR="00180B02" w:rsidRPr="00797487">
        <w:t>were sequenced for Lake Mendota, while 47 metagenomes</w:t>
      </w:r>
      <w:r w:rsidR="008D12A9">
        <w:t xml:space="preserve"> collected over three years</w:t>
      </w:r>
      <w:r w:rsidR="00180B02" w:rsidRPr="00797487">
        <w:t xml:space="preserve"> were sequenced for each layer in Trout Bog</w:t>
      </w:r>
      <w:r w:rsidR="00C9735A">
        <w:t xml:space="preserve"> (Table S2)</w:t>
      </w:r>
      <w:r w:rsidR="00180B02" w:rsidRPr="00797487">
        <w:t xml:space="preserve">. </w:t>
      </w:r>
      <w:r w:rsidRPr="00797487">
        <w:t xml:space="preserve">Samples were sequenced on the Illumina </w:t>
      </w:r>
      <w:proofErr w:type="spellStart"/>
      <w:r w:rsidRPr="00797487">
        <w:t>HiSeq</w:t>
      </w:r>
      <w:proofErr w:type="spellEnd"/>
      <w:r w:rsidRPr="00797487">
        <w:t xml:space="preserve">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 xml:space="preserve">sequenced using the Illumina </w:t>
      </w:r>
      <w:proofErr w:type="spellStart"/>
      <w:r w:rsidRPr="00797487">
        <w:t>TruSeq</w:t>
      </w:r>
      <w:proofErr w:type="spellEnd"/>
      <w:r w:rsidRPr="00797487">
        <w:t xml:space="preserve"> protocol on the Illumina </w:t>
      </w:r>
      <w:proofErr w:type="spellStart"/>
      <w:r w:rsidRPr="00797487">
        <w:t>GAIIx</w:t>
      </w:r>
      <w:proofErr w:type="spellEnd"/>
      <w:r w:rsidRPr="00797487">
        <w:t xml:space="preserve"> platform</w:t>
      </w:r>
      <w:r w:rsidR="00720388" w:rsidRPr="00797487">
        <w:t>; all samples were sequenced using paired ends with read lengths of 150 base pairs.</w:t>
      </w:r>
      <w:r w:rsidRPr="00797487">
        <w:t xml:space="preserve"> </w:t>
      </w:r>
      <w:r w:rsidR="00A917DD" w:rsidRPr="00797487">
        <w:t xml:space="preserve">(Data S1).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CC48A4" w:rsidRPr="00797487">
        <w:t xml:space="preserve"> This data is available under </w:t>
      </w:r>
      <w:r w:rsidR="002E05D5" w:rsidRPr="00797487">
        <w:t xml:space="preserve">DOE JGI </w:t>
      </w:r>
      <w:r w:rsidR="00CC48A4" w:rsidRPr="00797487">
        <w:t>project IDs 1078703 and 1018581 for Trout Bog and Lake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w:t>
      </w:r>
      <w:r w:rsidR="00CC48A4" w:rsidRPr="00797487">
        <w:lastRenderedPageBreak/>
        <w:t xml:space="preserve">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xml:space="preserve">. Samples from Lake Mendota were sequenced on an Illumina </w:t>
      </w:r>
      <w:proofErr w:type="spellStart"/>
      <w:r w:rsidR="00A87224" w:rsidRPr="00797487">
        <w:t>MiSeq</w:t>
      </w:r>
      <w:proofErr w:type="spellEnd"/>
      <w:r w:rsidR="00A87224" w:rsidRPr="00797487">
        <w:t>, and the V4 region was targeted using</w:t>
      </w:r>
      <w:r w:rsidR="00D66DE0" w:rsidRPr="00797487">
        <w:t xml:space="preserve"> paired-end sequencing (</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checking using </w:t>
      </w:r>
      <w:proofErr w:type="spellStart"/>
      <w:r w:rsidR="00D66DE0" w:rsidRPr="00797487">
        <w:t>mothur</w:t>
      </w:r>
      <w:proofErr w:type="spellEnd"/>
      <w:r w:rsidR="00D66DE0" w:rsidRPr="00797487">
        <w:t xml:space="preserve">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xml:space="preserve">. </w:t>
      </w:r>
      <w:proofErr w:type="spellStart"/>
      <w:r w:rsidR="00D66DE0" w:rsidRPr="00797487">
        <w:t>Unclustered</w:t>
      </w:r>
      <w:proofErr w:type="spellEnd"/>
      <w:r w:rsidR="00D66DE0" w:rsidRPr="00797487">
        <w:t xml:space="preserve"> unique sequences were </w:t>
      </w:r>
      <w:r w:rsidR="00003A33" w:rsidRPr="00797487">
        <w:t>classified</w:t>
      </w:r>
      <w:r w:rsidR="00D66DE0" w:rsidRPr="00797487">
        <w:t xml:space="preserve"> using </w:t>
      </w:r>
      <w:r w:rsidR="00C854FD" w:rsidRPr="00797487">
        <w:t>a custom database of freshwater 16S</w:t>
      </w:r>
      <w:r w:rsidR="00003A33" w:rsidRPr="00797487">
        <w:t xml:space="preserve"> rRNA gene amplicon</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w:t>
      </w:r>
      <w:proofErr w:type="spellStart"/>
      <w:r w:rsidR="00D66DE0" w:rsidRPr="00797487">
        <w:t>Greengenes</w:t>
      </w:r>
      <w:proofErr w:type="spellEnd"/>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w:t>
      </w:r>
      <w:proofErr w:type="spellStart"/>
      <w:r w:rsidR="00003A33" w:rsidRPr="00797487">
        <w:t>TaxAss</w:t>
      </w:r>
      <w:proofErr w:type="spellEnd"/>
      <w:r w:rsidR="00003A33" w:rsidRPr="00797487">
        <w:t xml:space="preserve"> </w:t>
      </w:r>
      <w:r w:rsidR="00003A33" w:rsidRPr="00797487">
        <w:fldChar w:fldCharType="begin" w:fldLock="1"/>
      </w:r>
      <w:r w:rsidR="00EE19EF" w:rsidRPr="00797487">
        <w:instrText>ADDIN CSL_CITATION {"citationItems":[{"id":"ITEM-1","itemData":{"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bioRxiv","id":"ITEM-1","issued":{"date-parts":[["2017"]]},"title":"TaxAss : Leveraging a Custom Freshwater Achieves Fine-Scale Taxonomic Resolution","type":"article-journal"},"uris":["http://www.mendeley.com/documents/?uuid=2a7128de-811a-4ea6-9a58-13c005a0c131","http://www.mendeley.com/documents/?uuid=e01b0fe5-c35b-40f7-a2db-9b837ae0adfe"]}],"mendeley":{"formattedCitation":"(Rohwer et al., 2017)","plainTextFormattedCitation":"(Rohwer et al., 2017)","previouslyFormattedCitation":"(Rohwer et al., 2017)"},"properties":{"noteIndex":0},"schema":"https://github.com/citation-style-language/schema/raw/master/csl-citation.json"}</w:instrText>
      </w:r>
      <w:r w:rsidR="00003A33" w:rsidRPr="00797487">
        <w:fldChar w:fldCharType="separate"/>
      </w:r>
      <w:r w:rsidR="00003A33" w:rsidRPr="00797487">
        <w:rPr>
          <w:noProof/>
        </w:rPr>
        <w:t>(Rohwer et al., 2017)</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Pr="00797487" w:rsidRDefault="00046BFF" w:rsidP="00E55A24">
      <w:pPr>
        <w:spacing w:line="480" w:lineRule="auto"/>
        <w:ind w:firstLine="720"/>
        <w:jc w:val="both"/>
      </w:pPr>
      <w:r w:rsidRPr="00797487">
        <w:t>To recover MAG</w:t>
      </w:r>
      <w:r w:rsidR="00180B02" w:rsidRPr="00797487">
        <w:t>s</w:t>
      </w:r>
      <w:r w:rsidR="00E55A24">
        <w:t xml:space="preserve">, </w:t>
      </w:r>
      <w:r w:rsidR="003D2AF1">
        <w:t>metagenomic reads from the same sampling sites (Mendota’s epilimnion, Trout Bog’s epilimnion, and Trout Bog’s hypolimnion) were pooled</w:t>
      </w:r>
      <w:r w:rsidRPr="00797487">
        <w:t xml:space="preserve">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xml:space="preserve">. In </w:t>
      </w:r>
      <w:r w:rsidR="003D2AF1">
        <w:t xml:space="preserve">metagenomes from </w:t>
      </w:r>
      <w:r w:rsidR="00D81AA1" w:rsidRPr="00797487">
        <w:t>Trout Bog, this assembly was performed</w:t>
      </w:r>
      <w:r w:rsidRPr="00797487">
        <w:t xml:space="preserve"> using SOAPdenovo</w:t>
      </w:r>
      <w:r w:rsidR="001D1459" w:rsidRPr="00797487">
        <w:t>2</w:t>
      </w:r>
      <w:r w:rsidR="00D81AA1" w:rsidRPr="00797487">
        <w:t xml:space="preserve"> at various k-</w:t>
      </w:r>
      <w:proofErr w:type="spellStart"/>
      <w:r w:rsidR="00D81AA1" w:rsidRPr="00797487">
        <w:t>mer</w:t>
      </w:r>
      <w:proofErr w:type="spellEnd"/>
      <w:r w:rsidR="00D81AA1" w:rsidRPr="00797487">
        <w:t xml:space="preserve">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w:t>
      </w:r>
      <w:proofErr w:type="spellStart"/>
      <w:r w:rsidRPr="00797487">
        <w:t>Minimus</w:t>
      </w:r>
      <w:proofErr w:type="spellEnd"/>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0 with a single k-</w:t>
      </w:r>
      <w:proofErr w:type="spellStart"/>
      <w:r w:rsidR="00D81AA1" w:rsidRPr="00797487">
        <w:t>mer</w:t>
      </w:r>
      <w:proofErr w:type="spellEnd"/>
      <w:r w:rsidR="00D81AA1" w:rsidRPr="00797487">
        <w:t xml:space="preserve">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 xml:space="preserve">Contigs from the combined assemblies were binned using </w:t>
      </w:r>
      <w:proofErr w:type="spellStart"/>
      <w:r w:rsidRPr="00797487">
        <w:t>MetaB</w:t>
      </w:r>
      <w:r w:rsidR="00180B02" w:rsidRPr="00797487">
        <w:t>AT</w:t>
      </w:r>
      <w:proofErr w:type="spellEnd"/>
      <w:r w:rsidR="001D1459" w:rsidRPr="00797487">
        <w:t xml:space="preserve"> (-</w:t>
      </w:r>
      <w:proofErr w:type="spellStart"/>
      <w:r w:rsidR="001D1459" w:rsidRPr="00797487">
        <w:t>veryspecific</w:t>
      </w:r>
      <w:proofErr w:type="spellEnd"/>
      <w:r w:rsidR="001D1459" w:rsidRPr="00797487">
        <w:t xml:space="preserve">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180B02" w:rsidRPr="00797487">
        <w:t xml:space="preserve">from </w:t>
      </w:r>
      <w:proofErr w:type="spellStart"/>
      <w:r w:rsidR="00180B02" w:rsidRPr="00797487">
        <w:t>unpooled</w:t>
      </w:r>
      <w:proofErr w:type="spellEnd"/>
      <w:r w:rsidR="00180B02" w:rsidRPr="00797487">
        <w:t xml:space="preserve">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w:t>
      </w:r>
      <w:r w:rsidR="00B32BF2" w:rsidRPr="00797487">
        <w:lastRenderedPageBreak/>
        <w:t>and contamination/redundancy</w:t>
      </w:r>
      <w:r w:rsidRPr="00797487">
        <w:t xml:space="preserve"> was estimated based on the presence of a core set of genes with </w:t>
      </w:r>
      <w:proofErr w:type="spellStart"/>
      <w:r w:rsidRPr="00797487">
        <w:t>CheckM</w:t>
      </w:r>
      <w:proofErr w:type="spellEnd"/>
      <w:r w:rsidRPr="00797487">
        <w:t xml:space="preserve">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classified using </w:t>
      </w:r>
      <w:proofErr w:type="spellStart"/>
      <w:r w:rsidRPr="00797487">
        <w:t>Phylosift</w:t>
      </w:r>
      <w:proofErr w:type="spellEnd"/>
      <w:r w:rsidRPr="00797487">
        <w:t xml:space="preserve">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p>
    <w:p w:rsidR="00C50BFC" w:rsidRPr="00797487" w:rsidRDefault="00C50BFC" w:rsidP="00797487">
      <w:pPr>
        <w:spacing w:line="480" w:lineRule="auto"/>
        <w:jc w:val="both"/>
        <w:rPr>
          <w:b/>
        </w:rPr>
      </w:pPr>
      <w:r w:rsidRPr="00797487">
        <w:rPr>
          <w:b/>
        </w:rPr>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Pr="00797487" w:rsidRDefault="00C50BFC" w:rsidP="003D2AF1">
      <w:pPr>
        <w:spacing w:line="480" w:lineRule="auto"/>
        <w:ind w:firstLine="720"/>
        <w:jc w:val="both"/>
      </w:pPr>
      <w:r w:rsidRPr="00797487">
        <w:t xml:space="preserve">To analyze functional marker genes in the unassembled, </w:t>
      </w:r>
      <w:proofErr w:type="spellStart"/>
      <w:r w:rsidRPr="00797487">
        <w:t>unpooled</w:t>
      </w:r>
      <w:proofErr w:type="spellEnd"/>
      <w:r w:rsidRPr="00797487">
        <w:t xml:space="preserve"> metagenomes, we used a cu</w:t>
      </w:r>
      <w:r w:rsidR="001D1459" w:rsidRPr="00797487">
        <w:t>rated</w:t>
      </w:r>
      <w:r w:rsidRPr="00797487">
        <w:t xml:space="preserve"> database of reference protein sequences (Data S2)</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xml:space="preserve">. This analysis was conducted on merged reads. The protein sequences and ORFs were compared using </w:t>
      </w:r>
      <w:proofErr w:type="spellStart"/>
      <w:r w:rsidRPr="00797487">
        <w:t>BLASTx</w:t>
      </w:r>
      <w:proofErr w:type="spellEnd"/>
      <w:r w:rsidRPr="00797487">
        <w:t xml:space="preserve">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Read abundance was normalized by metagenome size for plotting. We chose to perform this analysis because gene content in unassembled metagenomes is likely more quantitative and more representative of the entire microbial community than gene content in the MAGs.</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EE19EF">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w:t>
      </w:r>
      <w:proofErr w:type="spellStart"/>
      <w:r w:rsidR="00443746">
        <w:t>Phylosift</w:t>
      </w:r>
      <w:proofErr w:type="spellEnd"/>
      <w:r w:rsidR="00443746">
        <w:t xml:space="preserve"> </w:t>
      </w:r>
      <w:r w:rsidR="00443746">
        <w:fldChar w:fldCharType="begin" w:fldLock="1"/>
      </w:r>
      <w:r w:rsidR="00EE19EF">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79dbe243-c028-41f0-b1cc-badb10099609","http://www.mendeley.com/documents/?uuid=d3a147d6-2405-46ed-b4f8-2c49215ea283"]}],"mendeley":{"formattedCitation":"(Darling et al., 2014)","plainTextFormattedCitation":"(Darling et al., 2014)","previouslyFormattedCitation":"(Darling et al., 2014)"},"properties":{"noteIndex":0},"schema":"https://github.com/citation-style-language/schema/raw/master/csl-citation.json"}</w:instrText>
      </w:r>
      <w:r w:rsidR="00443746">
        <w:fldChar w:fldCharType="separate"/>
      </w:r>
      <w:r w:rsidR="00443746" w:rsidRPr="00443746">
        <w:rPr>
          <w:noProof/>
        </w:rPr>
        <w:t>(Darling et al., 2014)</w:t>
      </w:r>
      <w:r w:rsidR="00443746">
        <w:fldChar w:fldCharType="end"/>
      </w:r>
      <w:r w:rsidR="00443746">
        <w:t xml:space="preserve">. </w:t>
      </w:r>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 xml:space="preserve">Putative pathway presences </w:t>
      </w:r>
      <w:proofErr w:type="gramStart"/>
      <w:r w:rsidR="00B32BF2">
        <w:t>was</w:t>
      </w:r>
      <w:proofErr w:type="gramEnd"/>
      <w:r w:rsidR="00B32BF2">
        <w:t xml:space="preserve"> aggregated by lake and phylum in order to link potential functions identified in the metagenomes to taxonomic groups that may perform those functions in each lake.</w:t>
      </w:r>
      <w:r w:rsidRPr="002C4D58">
        <w:t xml:space="preserve"> Glycoside hydrolases were </w:t>
      </w:r>
      <w:r w:rsidRPr="002C4D58">
        <w:lastRenderedPageBreak/>
        <w:t xml:space="preserve">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EE19EF">
        <w:instrText>ADDIN CSL_CITATION {"citationItems":[{"id":"ITEM-1","itemData":{"DOI":"10.1093/nar/gks479","ISBN":"0305-1048","ISSN":"03051048","PMID":"22645317","abstract":"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author":[{"dropping-particle":"","family":"Yin","given":"Yanbin","non-dropping-particle":"","parse-names":false,"suffix":""},{"dropping-particle":"","family":"Mao","given":"Xizeng","non-dropping-particle":"","parse-names":false,"suffix":""},{"dropping-particle":"","family":"Yang","given":"Jincai","non-dropping-particle":"","parse-names":false,"suffix":""},{"dropping-particle":"","family":"Chen","given":"Xin","non-dropping-particle":"","parse-names":false,"suffix":""},{"dropping-particle":"","family":"Mao","given":"Fenglou","non-dropping-particle":"","parse-names":false,"suffix":""},{"dropping-particle":"","family":"Xu","given":"Ying","non-dropping-particle":"","parse-names":false,"suffix":""}],"container-title":"Nucleic Acids Research","id":"ITEM-1","issue":"W1","issued":{"date-parts":[["2012"]]},"page":"445-451","title":"DbCAN: A web resource for automated carbohydrate-active enzyme annotation","type":"article-journal","volume":"40"},"uris":["http://www.mendeley.com/documents/?uuid=0b037019-6ead-4073-9c61-47aff5472e0f","http://www.mendeley.com/documents/?uuid=426bc412-9767-4686-b487-d1c1992ed1fd"]}],"mendeley":{"formattedCitation":"(Yin et al., 2012)","plainTextFormattedCitation":"(Yin et al., 2012)","previouslyFormattedCitation":"(Yin et al., 2012)"},"properties":{"noteIndex":0},"schema":"https://github.com/citation-style-language/schema/raw/master/csl-citation.json"}</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9077A1">
      <w:pPr>
        <w:pStyle w:val="Heading1"/>
        <w:spacing w:before="0"/>
      </w:pPr>
      <w:r>
        <w:t>Results/Discussion</w:t>
      </w:r>
    </w:p>
    <w:p w:rsidR="008853A5" w:rsidRDefault="00B32BF2" w:rsidP="009077A1">
      <w:pPr>
        <w:pStyle w:val="Heading2"/>
      </w:pPr>
      <w:bookmarkStart w:id="0" w:name="_wkxuqpnkgwuw" w:colFirst="0" w:colLast="0"/>
      <w:bookmarkEnd w:id="0"/>
      <w:r>
        <w:t xml:space="preserve">Community </w:t>
      </w:r>
      <w:r w:rsidR="00046BFF">
        <w:t>Functional Marker Gene Analysis</w:t>
      </w:r>
    </w:p>
    <w:p w:rsidR="008853A5" w:rsidRDefault="00046BFF" w:rsidP="009077A1">
      <w:pPr>
        <w:spacing w:line="480" w:lineRule="auto"/>
        <w:jc w:val="both"/>
      </w:pPr>
      <w:r>
        <w:tab/>
      </w:r>
      <w:r w:rsidR="00C9735A">
        <w:t xml:space="preserve">Because Lake Mendota and Trout Bog have contrasting water chemistry, we expected that microbial metabolisms would differ between lakes, and that these differences would be reflected in metagenomic gene content. </w:t>
      </w:r>
      <w:r>
        <w:t>To assess</w:t>
      </w:r>
      <w:r w:rsidR="00C9735A">
        <w:t xml:space="preserve"> the potential for differing microbial metabolisms by lake</w:t>
      </w:r>
      <w:r>
        <w:t>, we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w:t>
      </w:r>
      <w:r>
        <w:lastRenderedPageBreak/>
        <w:t>hypolimnion of Trout Bog. We did not compare the epilimnion of Lake Mendota to the hypolimnion of Trout Bog, as the m</w:t>
      </w:r>
      <w:r w:rsidR="005555E0">
        <w:t>ultitude of</w:t>
      </w:r>
      <w:r>
        <w:t xml:space="preserve"> factors differing between these two sites make </w:t>
      </w:r>
      <w:r w:rsidR="00DB387B">
        <w:t>this</w:t>
      </w:r>
      <w:r>
        <w:t xml:space="preserve"> comparison </w:t>
      </w:r>
      <w:r w:rsidR="001D2345">
        <w:t>illogical</w:t>
      </w:r>
      <w:r>
        <w:t xml:space="preserve">. </w:t>
      </w:r>
      <w:r w:rsidR="00C9735A">
        <w:t xml:space="preserve">We </w:t>
      </w:r>
      <w:r>
        <w:t xml:space="preserve">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t>
      </w:r>
      <w:r w:rsidR="00C9735A">
        <w:t xml:space="preserve">in R </w:t>
      </w:r>
      <w:r>
        <w:t xml:space="preserve">with a Bonferroni correction for multiple pairwise testing.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077A1" w:rsidP="009077A1">
      <w:pPr>
        <w:pStyle w:val="Heading2"/>
      </w:pPr>
      <w:r>
        <w:t>Overview of the MAGs dataset</w:t>
      </w:r>
    </w:p>
    <w:p w:rsidR="008853A5" w:rsidRDefault="00443746" w:rsidP="009077A1">
      <w:pPr>
        <w:spacing w:line="480" w:lineRule="auto"/>
        <w:ind w:firstLine="720"/>
        <w:jc w:val="both"/>
      </w:pPr>
      <w:r>
        <w:t>To identify the phylogenies of the microbes carrying marker genes and the co-</w:t>
      </w:r>
      <w:r w:rsidR="008C29DF">
        <w:t>occurrences</w:t>
      </w:r>
      <w:r>
        <w:t xml:space="preserve"> of marker genes within the same population genomes, we used metagenome-assembled genomes (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combined </w:t>
      </w:r>
      <w:r w:rsidR="00046BFF">
        <w:t>time series</w:t>
      </w:r>
      <w:r w:rsidR="00B32BF2">
        <w:t xml:space="preserve"> metagenomes</w:t>
      </w:r>
      <w:r w:rsidR="00046BFF">
        <w:t xml:space="preserve"> in Trout Bog and Lake Mendota</w:t>
      </w:r>
      <w:r w:rsidR="008C29DF">
        <w:t>: 99 from Lake Mendota, 31 from Trout Bog’s epilimnion, and 63 from Trout Bog’s hypolimnion</w:t>
      </w:r>
      <w:r w:rsidR="00326033">
        <w:t xml:space="preserve"> (Data S4</w:t>
      </w:r>
      <w:r w:rsidR="005F572D">
        <w:t>)</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EE19EF">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ecffa7fe-2ae3-4ba0-ae44-14f08a8b6844","http://www.mendeley.com/documents/?uuid=49d8d2db-0ec6-46ec-92b8-8852aa4601ee"]}],"mendeley":{"formattedCitation":"(Parks et al., 2015)","plainTextFormattedCitation":"(Parks et al., 2015)","previouslyFormattedCitation":"(Parks et al., 2015)"},"properties":{"noteIndex":0},"schema":"https://github.com/citation-style-language/schema/raw/master/csl-citation.json"}</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w:t>
      </w:r>
      <w:r w:rsidR="00C60627">
        <w:t xml:space="preserve">DOE </w:t>
      </w:r>
      <w:r w:rsidR="00046BFF">
        <w:t>JGI’s ANI calculator</w:t>
      </w:r>
      <w:r w:rsidR="005F572D">
        <w:t xml:space="preserve"> (Data S6)</w:t>
      </w:r>
      <w:r w:rsidR="00046BFF">
        <w:t xml:space="preserve"> </w:t>
      </w:r>
      <w:r w:rsidR="005F572D">
        <w:fldChar w:fldCharType="begin" w:fldLock="1"/>
      </w:r>
      <w:r w:rsidR="00EE19EF">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lastRenderedPageBreak/>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r w:rsidR="009077A1">
        <w:t xml:space="preserve"> (Figure S2)</w:t>
      </w:r>
      <w:r w:rsidR="00933DA9">
        <w:t>.</w:t>
      </w:r>
    </w:p>
    <w:p w:rsidR="009077A1" w:rsidRPr="00D81AA1" w:rsidRDefault="009077A1" w:rsidP="009077A1">
      <w:pPr>
        <w:spacing w:line="480" w:lineRule="auto"/>
        <w:ind w:firstLine="720"/>
        <w:jc w:val="both"/>
      </w:pPr>
      <w:r>
        <w:t xml:space="preserve">We also performed 16S rRNA gene amplicon sequencing on the same DNA samples used for metagenomic sequencing to confirm that the microbial community composition for these lakes and years was not “abnormal” compared to previous published studies (Figure S3). The observed taxonomic compositions are consistent with what is known about these lakes </w:t>
      </w:r>
      <w:r>
        <w:fldChar w:fldCharType="begin" w:fldLock="1"/>
      </w:r>
      <w:r>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fldChar w:fldCharType="separate"/>
      </w:r>
      <w:r w:rsidRPr="00EE19EF">
        <w:rPr>
          <w:noProof/>
        </w:rPr>
        <w:t>(Linz et al., 2017; Hall et al., 2017)</w:t>
      </w:r>
      <w:r>
        <w:fldChar w:fldCharType="end"/>
      </w:r>
      <w:r>
        <w:t xml:space="preserve"> and about freshwater community compositions in general (newton bible).</w:t>
      </w:r>
    </w:p>
    <w:p w:rsidR="008853A5" w:rsidRDefault="00046BFF" w:rsidP="009077A1">
      <w:pPr>
        <w:pStyle w:val="Heading2"/>
      </w:pPr>
      <w:bookmarkStart w:id="1" w:name="_se2pvlkacpgg" w:colFirst="0" w:colLast="0"/>
      <w:bookmarkEnd w:id="1"/>
      <w:r>
        <w:t>Nitrogen Cycling</w:t>
      </w:r>
    </w:p>
    <w:p w:rsidR="00933DA9" w:rsidRDefault="00046BFF" w:rsidP="009077A1">
      <w:pPr>
        <w:spacing w:line="480" w:lineRule="auto"/>
        <w:ind w:firstLine="720"/>
        <w:jc w:val="both"/>
      </w:pPr>
      <w:r>
        <w:t xml:space="preserve">Nitrogen availability is an important factor structuring freshwater </w:t>
      </w:r>
      <w:r w:rsidR="001D2345">
        <w:t>microbia</w:t>
      </w:r>
      <w:r>
        <w:t>l communities.</w:t>
      </w:r>
      <w:r w:rsidR="0099227E">
        <w:t xml:space="preserve"> It is often a determining factor in the trophic status of a lake (cite) and a risk factor for the development of toxic cyanobacterial blooms (cite).</w:t>
      </w:r>
      <w:r>
        <w:t xml:space="preserve"> </w:t>
      </w:r>
      <w:r w:rsidR="0099227E">
        <w:t xml:space="preserve">We </w:t>
      </w:r>
      <w:r w:rsidR="00933DA9">
        <w:t xml:space="preserve">analyzed </w:t>
      </w:r>
      <w:r>
        <w:t>nitrogen-related marker genes</w:t>
      </w:r>
      <w:r w:rsidR="0099227E">
        <w:t xml:space="preserve"> and</w:t>
      </w:r>
      <w:r w:rsidR="00933DA9">
        <w:t xml:space="preserve"> MAGs containi</w:t>
      </w:r>
      <w:r w:rsidR="0099227E">
        <w:t>ng nitrogen cycling pathways and</w:t>
      </w:r>
      <w:r w:rsidR="00933DA9">
        <w:t xml:space="preserve"> 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933DA9" w:rsidP="009077A1">
      <w:pPr>
        <w:spacing w:line="480" w:lineRule="auto"/>
        <w:ind w:firstLine="720"/>
        <w:jc w:val="both"/>
      </w:pPr>
      <w:r>
        <w:t>Genes encoding for nitrogenase</w:t>
      </w:r>
      <w:r w:rsidR="0099227E">
        <w:t>, the key enzyme in nitrogen fixation,</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r>
        <w:t>T</w:t>
      </w:r>
      <w:r w:rsidR="00046BFF">
        <w:t xml:space="preserve">he nitrogenase enzyme is inhibited by oxygen, </w:t>
      </w:r>
      <w:r>
        <w:t xml:space="preserve">which could explain the higher abundance of </w:t>
      </w:r>
      <w:r w:rsidR="00046BFF">
        <w:t>nitrogen</w:t>
      </w:r>
      <w:r>
        <w:t>ase</w:t>
      </w:r>
      <w:r w:rsidR="00C60627">
        <w:t xml:space="preserve"> in Trout Bog’s</w:t>
      </w:r>
      <w:r>
        <w:t xml:space="preserve"> </w:t>
      </w:r>
      <w:r w:rsidR="00046BFF">
        <w:t xml:space="preserve">anoxic </w:t>
      </w:r>
      <w:r>
        <w:t>hypolimnion</w:t>
      </w:r>
      <w:r w:rsidR="00046BFF">
        <w:t xml:space="preserve">. </w:t>
      </w:r>
      <w:r w:rsidR="0099227E">
        <w:t xml:space="preserve">We </w:t>
      </w:r>
      <w:r>
        <w:t xml:space="preserve">analyzed MAGs </w:t>
      </w:r>
      <w:r w:rsidR="00C60627">
        <w:t xml:space="preserve">predicted to fix nitrogen </w:t>
      </w:r>
      <w:r>
        <w:t>and found</w:t>
      </w:r>
      <w:r w:rsidR="0099227E">
        <w:t xml:space="preserve"> differences in the identities</w:t>
      </w:r>
      <w:r w:rsidR="00046BFF">
        <w:t xml:space="preserve">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lastRenderedPageBreak/>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proofErr w:type="spellStart"/>
      <w:r w:rsidR="00936094">
        <w:rPr>
          <w:i/>
        </w:rPr>
        <w:t>Aphanizomenon</w:t>
      </w:r>
      <w:proofErr w:type="spellEnd"/>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8F3E06">
        <w:t xml:space="preserve">The increased diversity of diazotrophs in Trout Bog compared to Lake Mendota suggests that nitrogen fixation </w:t>
      </w:r>
      <w:r w:rsidR="0099227E">
        <w:t>may be</w:t>
      </w:r>
      <w:r w:rsidR="007679FC">
        <w:t xml:space="preserve"> a more advantageous trait in </w:t>
      </w:r>
      <w:proofErr w:type="spellStart"/>
      <w:r w:rsidR="0099227E">
        <w:t>humic</w:t>
      </w:r>
      <w:proofErr w:type="spellEnd"/>
      <w:r w:rsidR="0099227E">
        <w:t xml:space="preserve"> lake</w:t>
      </w:r>
      <w:r w:rsidR="007679FC">
        <w:t>s than in</w:t>
      </w:r>
      <w:r w:rsidR="0099227E">
        <w:t xml:space="preserve"> eutrophic lake</w:t>
      </w:r>
      <w:r w:rsidR="007679FC">
        <w:t>s</w:t>
      </w:r>
      <w:r w:rsidR="008F3E06">
        <w:t>.</w:t>
      </w:r>
    </w:p>
    <w:p w:rsidR="008853A5" w:rsidRDefault="007679FC" w:rsidP="009077A1">
      <w:pPr>
        <w:spacing w:line="480" w:lineRule="auto"/>
        <w:ind w:firstLine="720"/>
        <w:jc w:val="both"/>
      </w:pPr>
      <w:r>
        <w:t>We noted a high frequency of genes related to polyamine biosynthesis and degradation in our MAGs</w:t>
      </w:r>
      <w:r w:rsidR="00F9672B">
        <w:t>. We pr</w:t>
      </w:r>
      <w:r>
        <w:t>edicted that 94% of MAGs encoded pathways for polyamine synthesis</w:t>
      </w:r>
      <w:r w:rsidR="00F9672B">
        <w:t xml:space="preserve">, and 87% </w:t>
      </w:r>
      <w:r>
        <w:t>encoded pathways for polyamine degradation</w:t>
      </w:r>
      <w:r w:rsidR="00F9672B">
        <w:t xml:space="preserve">. These </w:t>
      </w:r>
      <w:r>
        <w:t>pathways were predicted in</w:t>
      </w:r>
      <w:r w:rsidR="00046BFF">
        <w:t xml:space="preserve">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046BFF" w:rsidP="009077A1">
      <w:pPr>
        <w:pStyle w:val="Heading2"/>
      </w:pPr>
      <w:bookmarkStart w:id="2" w:name="_3syggjfxgu8a" w:colFirst="0" w:colLast="0"/>
      <w:bookmarkEnd w:id="2"/>
      <w:r>
        <w:t>Sulfur Cycling</w:t>
      </w:r>
    </w:p>
    <w:p w:rsidR="00992786" w:rsidRDefault="00046BFF" w:rsidP="009077A1">
      <w:pPr>
        <w:spacing w:line="480" w:lineRule="auto"/>
        <w:ind w:firstLine="720"/>
        <w:jc w:val="both"/>
      </w:pPr>
      <w:r>
        <w:lastRenderedPageBreak/>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9077A1">
      <w:pPr>
        <w:spacing w:line="480" w:lineRule="auto"/>
        <w:ind w:firstLine="720"/>
        <w:jc w:val="both"/>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proofErr w:type="spellStart"/>
      <w:r w:rsidR="00046BFF" w:rsidRPr="0002485C">
        <w:rPr>
          <w:i/>
        </w:rPr>
        <w:t>Epsilon</w:t>
      </w:r>
      <w:r w:rsidR="00564BB8" w:rsidRPr="0002485C">
        <w:rPr>
          <w:i/>
        </w:rPr>
        <w:t>proteo</w:t>
      </w:r>
      <w:r w:rsidR="00046BFF" w:rsidRPr="0002485C">
        <w:rPr>
          <w:i/>
        </w:rPr>
        <w:t>bacteria</w:t>
      </w:r>
      <w:proofErr w:type="spellEnd"/>
      <w:r w:rsidR="00046BFF">
        <w:t xml:space="preserve"> in Trout Bog</w:t>
      </w:r>
      <w:r w:rsidR="0002485C">
        <w:t>’s</w:t>
      </w:r>
      <w:r w:rsidR="00046BFF">
        <w:t xml:space="preserve"> </w:t>
      </w:r>
      <w:r w:rsidR="0002485C">
        <w:t>h</w:t>
      </w:r>
      <w:r w:rsidR="00046BFF">
        <w:t>ypolimnion.</w:t>
      </w:r>
    </w:p>
    <w:p w:rsidR="008853A5" w:rsidRDefault="00046BFF" w:rsidP="009077A1">
      <w:pPr>
        <w:pStyle w:val="Heading2"/>
      </w:pPr>
      <w:proofErr w:type="spellStart"/>
      <w:r>
        <w:t>Phototrophy</w:t>
      </w:r>
      <w:proofErr w:type="spellEnd"/>
    </w:p>
    <w:p w:rsidR="00280E6F" w:rsidRDefault="00046BFF" w:rsidP="009077A1">
      <w:pPr>
        <w:spacing w:line="480" w:lineRule="auto"/>
        <w:ind w:firstLine="720"/>
        <w:jc w:val="both"/>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lastRenderedPageBreak/>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w:t>
      </w:r>
      <w:r w:rsidR="007679FC">
        <w:t>epilimnion (Figure 1, Table S3)</w:t>
      </w:r>
      <w:r w:rsidR="00280E6F">
        <w:t xml:space="preserve">. </w:t>
      </w:r>
    </w:p>
    <w:p w:rsidR="008853A5" w:rsidRPr="00AE1032" w:rsidRDefault="00046BFF" w:rsidP="009077A1">
      <w:pPr>
        <w:spacing w:line="480" w:lineRule="auto"/>
        <w:ind w:firstLine="720"/>
        <w:jc w:val="both"/>
      </w:pPr>
      <w:r>
        <w:t xml:space="preserve"> </w:t>
      </w:r>
      <w:r w:rsidR="007679FC">
        <w:t xml:space="preserve">We </w:t>
      </w:r>
      <w:r w:rsidR="00280E6F">
        <w:t xml:space="preserve">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w:t>
      </w:r>
      <w:r w:rsidR="007679FC">
        <w:t>MAGs</w:t>
      </w:r>
      <w:r>
        <w:t xml:space="preserve">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w:t>
      </w:r>
      <w:r w:rsidR="007679FC">
        <w:t xml:space="preserve">Although we found genes annotated as the </w:t>
      </w:r>
      <w:proofErr w:type="spellStart"/>
      <w:r w:rsidR="007679FC">
        <w:t>RuBisCO</w:t>
      </w:r>
      <w:proofErr w:type="spellEnd"/>
      <w:r w:rsidR="007679FC">
        <w:t xml:space="preserve"> large subunit (</w:t>
      </w:r>
      <w:proofErr w:type="spellStart"/>
      <w:r w:rsidR="007679FC" w:rsidRPr="00564BB8">
        <w:rPr>
          <w:i/>
        </w:rPr>
        <w:t>rbcL</w:t>
      </w:r>
      <w:proofErr w:type="spellEnd"/>
      <w:r w:rsidR="007679FC">
        <w:t xml:space="preserve">) in some of the </w:t>
      </w:r>
      <w:proofErr w:type="spellStart"/>
      <w:r w:rsidR="007679FC" w:rsidRPr="0002485C">
        <w:rPr>
          <w:i/>
        </w:rPr>
        <w:t>Chlorobiales</w:t>
      </w:r>
      <w:proofErr w:type="spellEnd"/>
      <w:r w:rsidR="007679FC" w:rsidRPr="0002485C">
        <w:rPr>
          <w:i/>
        </w:rPr>
        <w:t xml:space="preserve"> </w:t>
      </w:r>
      <w:r w:rsidR="007679FC">
        <w:t>MAGs, t</w:t>
      </w:r>
      <w:r w:rsidR="00420BB0">
        <w:t xml:space="preserve">he reductive TCA cycle is the only carbon fixation pathway known to be active in cultured representatives of </w:t>
      </w:r>
      <w:proofErr w:type="spellStart"/>
      <w:r w:rsidR="00420BB0" w:rsidRPr="0002485C">
        <w:rPr>
          <w:i/>
        </w:rPr>
        <w:t>Chlorobiales</w:t>
      </w:r>
      <w:proofErr w:type="spellEnd"/>
      <w:r w:rsidR="00420BB0">
        <w:t xml:space="preserve">.  Homologs of </w:t>
      </w:r>
      <w:proofErr w:type="spellStart"/>
      <w:r w:rsidR="00420BB0">
        <w:rPr>
          <w:i/>
        </w:rPr>
        <w:t>rbcL</w:t>
      </w:r>
      <w:proofErr w:type="spellEnd"/>
      <w:r w:rsidR="00420BB0">
        <w:t xml:space="preserve"> have been previously identified in isolates of </w:t>
      </w:r>
      <w:proofErr w:type="spellStart"/>
      <w:r w:rsidR="00420BB0">
        <w:rPr>
          <w:i/>
        </w:rPr>
        <w:t>Chlorobium</w:t>
      </w:r>
      <w:proofErr w:type="spellEnd"/>
      <w:r w:rsidR="00420BB0">
        <w:rPr>
          <w:i/>
        </w:rPr>
        <w:t xml:space="preserve">,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proofErr w:type="spellStart"/>
      <w:r w:rsidR="00420BB0">
        <w:rPr>
          <w:i/>
        </w:rPr>
        <w:t>rbcL</w:t>
      </w:r>
      <w:proofErr w:type="spellEnd"/>
      <w:r w:rsidR="00420BB0">
        <w:rPr>
          <w:i/>
        </w:rPr>
        <w:t xml:space="preserve"> </w:t>
      </w:r>
      <w:r w:rsidR="00420BB0">
        <w:t xml:space="preserve">homolog encodes a function other than carbon fixation in our </w:t>
      </w:r>
      <w:proofErr w:type="spellStart"/>
      <w:r w:rsidR="00420BB0" w:rsidRPr="0002485C">
        <w:rPr>
          <w:i/>
        </w:rPr>
        <w:t>Chlorobiales</w:t>
      </w:r>
      <w:proofErr w:type="spellEnd"/>
      <w:r w:rsidR="00420BB0" w:rsidRPr="0002485C">
        <w:rPr>
          <w:i/>
        </w:rPr>
        <w:t xml:space="preserve"> </w:t>
      </w:r>
      <w:r w:rsidR="00420BB0">
        <w:t xml:space="preserve">MAGs. </w:t>
      </w:r>
      <w:r w:rsidR="00280E6F">
        <w:t xml:space="preserve">These </w:t>
      </w:r>
      <w:r>
        <w:t xml:space="preserve">photoautotrophs </w:t>
      </w:r>
      <w:r w:rsidR="00280E6F">
        <w:t xml:space="preserve">from both lakes </w:t>
      </w:r>
      <w:r>
        <w:t xml:space="preserve">also contained genes potentially encoding nitrogen fixation. </w:t>
      </w:r>
      <w:r w:rsidR="00AE1032">
        <w:t xml:space="preserve">As both </w:t>
      </w:r>
      <w:proofErr w:type="spellStart"/>
      <w:r w:rsidR="00AE1032">
        <w:rPr>
          <w:i/>
        </w:rPr>
        <w:t>Chlorobi</w:t>
      </w:r>
      <w:proofErr w:type="spellEnd"/>
      <w:r w:rsidR="00AE1032">
        <w:rPr>
          <w:i/>
        </w:rPr>
        <w:t xml:space="preserve"> </w:t>
      </w:r>
      <w:r w:rsidR="00AE1032">
        <w:t xml:space="preserve">and </w:t>
      </w:r>
      <w:r w:rsidR="00AE1032">
        <w:rPr>
          <w:i/>
        </w:rPr>
        <w:t xml:space="preserve">Cyanobacteria </w:t>
      </w:r>
      <w:r w:rsidR="00AE1032">
        <w:t xml:space="preserve">are often abundant members of freshwater communities </w:t>
      </w:r>
      <w:r w:rsidR="00AE1032" w:rsidRPr="00AE1032">
        <w:rPr>
          <w:highlight w:val="yellow"/>
        </w:rPr>
        <w:t>(cite)</w:t>
      </w:r>
      <w:r w:rsidR="00AE1032">
        <w:t>, their fixation cap</w:t>
      </w:r>
      <w:r w:rsidR="00420BB0">
        <w:t xml:space="preserve">abilities may be relevant on </w:t>
      </w:r>
      <w:r w:rsidR="00AE1032">
        <w:t>ecosystem scales.</w:t>
      </w:r>
    </w:p>
    <w:p w:rsidR="008853A5" w:rsidRDefault="00046BFF" w:rsidP="009077A1">
      <w:pPr>
        <w:spacing w:line="480" w:lineRule="auto"/>
        <w:ind w:firstLine="720"/>
        <w:jc w:val="both"/>
      </w:pPr>
      <w:r>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w:t>
      </w:r>
      <w:r>
        <w:lastRenderedPageBreak/>
        <w:t xml:space="preserve">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EE19EF">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plainTextFormattedCitation":"(Martinez-Garcia et al., 2012)","previouslyFormattedCitation":"(Martinez-Garcia et al., 2012)"},"properties":{"noteIndex":0},"schema":"https://github.com/citation-style-language/schema/raw/master/csl-citation.json"}</w:instrText>
      </w:r>
      <w:r w:rsidR="004339D2">
        <w:rPr>
          <w:i/>
        </w:rPr>
        <w:fldChar w:fldCharType="separate"/>
      </w:r>
      <w:r w:rsidR="004339D2" w:rsidRPr="004339D2">
        <w:rPr>
          <w:noProof/>
        </w:rPr>
        <w:t>(Martinez-Garcia et al., 2012)</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t>, most often contained these genes, although they were not broadly shared across the phylum</w:t>
      </w:r>
      <w:r w:rsidR="00251DEA">
        <w:t xml:space="preserve"> (Fig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EE19EF">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plainTextFormattedCitation":"(Martinez-Garcia et al., 2012)","previouslyFormattedCitation":"(Martinez-Garcia et al., 2012)"},"properties":{"noteIndex":0},"schema":"https://github.com/citation-style-language/schema/raw/master/csl-citation.json"}</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20BB0">
        <w:t>However,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w:t>
      </w:r>
      <w:r w:rsidR="00420BB0">
        <w:t>AAP, which has not previously been found in this phylum.</w:t>
      </w:r>
    </w:p>
    <w:p w:rsidR="008853A5" w:rsidRDefault="00046BFF" w:rsidP="009077A1">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E19EF">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plainTextFormattedCitation":"(Martinez-Garcia et al., 2012)","previouslyFormattedCitation":"(Martinez-Garcia et al., 2012)"},"properties":{"noteIndex":0},"schema":"https://github.com/citation-style-language/schema/raw/master/csl-citation.json"}</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Lake Mendota.</w:t>
      </w:r>
    </w:p>
    <w:p w:rsidR="008853A5" w:rsidRDefault="00046BFF" w:rsidP="007679FC">
      <w:pPr>
        <w:pStyle w:val="Heading2"/>
      </w:pPr>
      <w:bookmarkStart w:id="3" w:name="_p43k2jqbpxeg" w:colFirst="0" w:colLast="0"/>
      <w:bookmarkEnd w:id="3"/>
      <w:r>
        <w:t>Complex Carbon Degradation</w:t>
      </w:r>
    </w:p>
    <w:p w:rsidR="008853A5" w:rsidRDefault="00495B23" w:rsidP="009077A1">
      <w:pPr>
        <w:spacing w:line="480" w:lineRule="auto"/>
        <w:ind w:firstLine="720"/>
        <w:jc w:val="both"/>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641BC1">
        <w:t xml:space="preserve"> in complex carbohydrates. However, it is important to keep in mind that GHs can also play structural roles in microbial cells in addition to the degradation of complex carbon </w:t>
      </w:r>
      <w:r w:rsidR="00641BC1" w:rsidRPr="00641BC1">
        <w:rPr>
          <w:highlight w:val="yellow"/>
        </w:rPr>
        <w:t>(cite)</w:t>
      </w:r>
      <w:r w:rsidR="00641BC1">
        <w:t xml:space="preserve">. </w:t>
      </w:r>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w:t>
      </w:r>
      <w:r w:rsidR="00046BFF">
        <w:lastRenderedPageBreak/>
        <w:t>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9077A1">
      <w:pPr>
        <w:spacing w:line="480" w:lineRule="auto"/>
        <w:jc w:val="both"/>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9077A1">
      <w:pPr>
        <w:pStyle w:val="Heading2"/>
      </w:pPr>
      <w:r>
        <w:t>Central Metabolism and Simple Carbon Degradation</w:t>
      </w:r>
    </w:p>
    <w:p w:rsidR="007679FC" w:rsidRDefault="00046BFF" w:rsidP="009077A1">
      <w:pPr>
        <w:spacing w:line="480" w:lineRule="auto"/>
        <w:jc w:val="both"/>
      </w:pPr>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w:t>
      </w:r>
      <w:r w:rsidR="007679FC">
        <w:t xml:space="preserve">t complex carbon compounds. Therefore, the </w:t>
      </w:r>
      <w:r>
        <w:t xml:space="preserve">specific routing of </w:t>
      </w:r>
      <w:r w:rsidR="007679FC">
        <w:t>central metabolism predicted in our MAGs may</w:t>
      </w:r>
      <w:r>
        <w:t xml:space="preserve"> reveal how low complexity carbon compounds are used</w:t>
      </w:r>
      <w:r w:rsidR="007679FC">
        <w:t xml:space="preserve"> within freshwater populations</w:t>
      </w:r>
      <w:r>
        <w:t xml:space="preserve">. </w:t>
      </w:r>
    </w:p>
    <w:p w:rsidR="00B41AF7" w:rsidRDefault="00046BFF" w:rsidP="009077A1">
      <w:pPr>
        <w:spacing w:line="480" w:lineRule="auto"/>
        <w:jc w:val="both"/>
      </w:pPr>
      <w:r>
        <w:lastRenderedPageBreak/>
        <w:tab/>
      </w:r>
      <w:r w:rsidR="00B41AF7">
        <w:t>W</w:t>
      </w:r>
      <w:r>
        <w:t>e investigated the types of cytochrome</w:t>
      </w:r>
      <w:r w:rsidR="004C3850">
        <w:t xml:space="preserve"> oxidases</w:t>
      </w:r>
      <w:r>
        <w:t xml:space="preserve"> encoded in our MAGs</w:t>
      </w:r>
      <w:r w:rsidR="00B41AF7">
        <w:t xml:space="preserve"> to compare oxidative phosphorylation between lakes and layers </w:t>
      </w:r>
      <w:r>
        <w:t>(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w:t>
      </w:r>
      <w:r w:rsidR="00B41AF7">
        <w:t>, while</w:t>
      </w:r>
      <w:r>
        <w:t xml:space="preserve">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rsidR="00B41AF7">
        <w:t>.</w:t>
      </w:r>
      <w:r>
        <w:t xml:space="preserve"> </w:t>
      </w:r>
      <w:r w:rsidR="00B41AF7">
        <w:t>T</w:t>
      </w:r>
      <w:r>
        <w:t xml:space="preserve">he presence of genes encoding both types suggests the flexibility to operate under a range of oxygen concentrations. </w:t>
      </w:r>
    </w:p>
    <w:p w:rsidR="00B41AF7" w:rsidRDefault="00046BFF" w:rsidP="00B41AF7">
      <w:pPr>
        <w:spacing w:line="480" w:lineRule="auto"/>
        <w:ind w:firstLine="720"/>
        <w:jc w:val="both"/>
      </w:pPr>
      <w:r>
        <w:t>Similarly, hydrogen metabolism can influence other aspects of a microbe’s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Group 3 [Ni-Fe] hydrogenases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r w:rsidR="00B41AF7">
        <w:t xml:space="preserve"> </w:t>
      </w:r>
    </w:p>
    <w:p w:rsidR="008853A5" w:rsidRDefault="00046BFF" w:rsidP="009077A1">
      <w:pPr>
        <w:spacing w:line="480" w:lineRule="auto"/>
        <w:jc w:val="both"/>
      </w:pPr>
      <w:r>
        <w:tab/>
        <w:t xml:space="preserve">Low molecular weight carbohydrates may be derived either from </w:t>
      </w:r>
      <w:r w:rsidR="001B22A7">
        <w:t>autochthonous (</w:t>
      </w:r>
      <w:r>
        <w:t>algae</w:t>
      </w:r>
      <w:r w:rsidR="001B22A7">
        <w:t>) or allochthonous</w:t>
      </w:r>
      <w:r>
        <w:t xml:space="preserve"> </w:t>
      </w:r>
      <w:r w:rsidR="001B22A7">
        <w:t>(</w:t>
      </w:r>
      <w:r>
        <w:t>cellulose</w:t>
      </w:r>
      <w:r w:rsidR="001B22A7">
        <w:t>) sources</w:t>
      </w:r>
      <w:r>
        <w:t xml:space="preserve">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xml:space="preserve">. </w:t>
      </w:r>
      <w:r w:rsidR="00B41AF7">
        <w:t>The pathway for mannose</w:t>
      </w:r>
      <w:r>
        <w:t xml:space="preserve"> degradation, </w:t>
      </w:r>
      <w:r w:rsidR="00B41AF7">
        <w:t>was predicted in many MAGs</w:t>
      </w:r>
      <w:r>
        <w:t xml:space="preserve"> in </w:t>
      </w:r>
      <w:r w:rsidR="00B41AF7">
        <w:t>all three sites</w:t>
      </w:r>
      <w:r>
        <w:t xml:space="preserve">. </w:t>
      </w:r>
      <w:r w:rsidR="00B41AF7">
        <w:t>Predicted pathways for rhamnose, fucose, and galactose degradation were often found with the same MAGS</w:t>
      </w:r>
      <w:r>
        <w:t xml:space="preserve"> (including members of </w:t>
      </w:r>
      <w:r w:rsidRPr="00BF2DF6">
        <w:rPr>
          <w:i/>
        </w:rPr>
        <w:t>Planctomycetes</w:t>
      </w:r>
      <w:r>
        <w:t xml:space="preserve"> and </w:t>
      </w:r>
      <w:proofErr w:type="spellStart"/>
      <w:r w:rsidRPr="00BF2DF6">
        <w:rPr>
          <w:i/>
        </w:rPr>
        <w:t>Verrucomicrobia</w:t>
      </w:r>
      <w:proofErr w:type="spellEnd"/>
      <w:r>
        <w:t xml:space="preserve"> </w:t>
      </w:r>
      <w:r w:rsidR="00DE2F1A">
        <w:t>from</w:t>
      </w:r>
      <w:r>
        <w:t xml:space="preserve"> Lake Mendota, and members of </w:t>
      </w:r>
      <w:r w:rsidRPr="00BF2DF6">
        <w:rPr>
          <w:i/>
        </w:rPr>
        <w:t xml:space="preserve">Bacteroidetes,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Xylose is a freshwater sugar which has already been </w:t>
      </w:r>
      <w:r w:rsidR="00B41AF7">
        <w:t>proposed</w:t>
      </w:r>
      <w:r>
        <w:t xml:space="preserve"> as potential carbon source for streamlined 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xml:space="preserve">, and </w:t>
      </w:r>
      <w:r w:rsidR="00B41AF7">
        <w:t>identified</w:t>
      </w:r>
      <w:r>
        <w:t xml:space="preserve"> </w:t>
      </w:r>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r w:rsidR="00B41AF7">
        <w:t>as</w:t>
      </w:r>
      <w:r>
        <w:t xml:space="preserve"> additional potential xylose degraders. Genes for the </w:t>
      </w:r>
      <w:r>
        <w:lastRenderedPageBreak/>
        <w:t xml:space="preserve">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r w:rsidR="001B22A7">
        <w:t>The pathways predicted in our MAGs suggest which low-molecular weight substrates may be important carbon substrates in freshwater.</w:t>
      </w:r>
    </w:p>
    <w:p w:rsidR="008853A5" w:rsidRDefault="00046BFF" w:rsidP="009077A1">
      <w:pPr>
        <w:spacing w:line="480" w:lineRule="auto"/>
        <w:ind w:firstLine="720"/>
        <w:jc w:val="both"/>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w:t>
      </w:r>
      <w:r w:rsidR="001B22A7">
        <w:t xml:space="preserve">thways for methanol and methylamine degradation </w:t>
      </w:r>
      <w:r>
        <w:t xml:space="preserve">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1B22A7">
        <w:t xml:space="preserve">, </w:t>
      </w:r>
      <w:r>
        <w:t>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Methylotrophy in cultured freshwater isolates from </w:t>
      </w:r>
      <w:proofErr w:type="spellStart"/>
      <w:r w:rsidR="001B22A7" w:rsidRPr="001B22A7">
        <w:rPr>
          <w:i/>
        </w:rPr>
        <w:t>Methylococcales</w:t>
      </w:r>
      <w:proofErr w:type="spellEnd"/>
      <w:r w:rsidR="001B22A7">
        <w:t xml:space="preserve"> and </w:t>
      </w:r>
      <w:proofErr w:type="spellStart"/>
      <w:r w:rsidR="001B22A7" w:rsidRPr="001B22A7">
        <w:rPr>
          <w:i/>
        </w:rPr>
        <w:t>Nitrosomonadales</w:t>
      </w:r>
      <w:proofErr w:type="spellEnd"/>
      <w:r w:rsidR="001B22A7">
        <w:t xml:space="preserve"> </w:t>
      </w:r>
      <w:r>
        <w:t xml:space="preserve">is 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rsidR="001B22A7">
        <w:t>. H</w:t>
      </w:r>
      <w:r>
        <w:t xml:space="preserve">owever, </w:t>
      </w:r>
      <w:r w:rsidR="001B22A7">
        <w:t>we also found predicted pathways for</w:t>
      </w:r>
      <w:r>
        <w:t xml:space="preserve"> methanol degradation 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w:t>
      </w:r>
      <w:r w:rsidR="001B22A7">
        <w:t>, taxa not previously known to be methylotrophic</w:t>
      </w:r>
      <w:r>
        <w:t xml:space="preserve">.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EE19EF">
        <w:instrText>ADDIN CSL_CITATION {"citationItems":[{"id":"ITEM-1","itemData":{"DOI":"10.1146/annurev.micro.091208.073600.The","ISBN":"0006-3185","ISSN":"00063185","PMID":"22983030","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page":"477-499","title":"The Expanding World of Methylotrophic Metabolism","type":"article-journal","volume":"63"},"uris":["http://www.mendeley.com/documents/?uuid=433639cf-0900-435a-b1aa-e05a56c0b21c","http://www.mendeley.com/documents/?uuid=ce6e132b-3d17-4a73-9355-9250b75fcaf1"]}],"mendeley":{"formattedCitation":"(Chistoserdova, Kalyuzhnaya &amp; Lidstrom, 2009)","plainTextFormattedCitation":"(Chistoserdova, Kalyuzhnaya &amp; Lidstrom, 2009)","previouslyFormattedCitation":"(Chistoserdova, Kalyuzhnaya &amp; Lidstrom, 2009)"},"properties":{"noteIndex":0},"schema":"https://github.com/citation-style-language/schema/raw/master/csl-citation.json"}</w:instrText>
      </w:r>
      <w:r w:rsidR="008E64BD">
        <w:fldChar w:fldCharType="separate"/>
      </w:r>
      <w:r w:rsidR="008E64BD" w:rsidRPr="008E64BD">
        <w:rPr>
          <w:noProof/>
        </w:rPr>
        <w:t>(Chistoserdova, Kalyuzhnaya &amp; Lidstrom, 2009)</w:t>
      </w:r>
      <w:r w:rsidR="008E64BD">
        <w:fldChar w:fldCharType="end"/>
      </w:r>
      <w:r>
        <w:t>.</w:t>
      </w:r>
    </w:p>
    <w:p w:rsidR="008853A5" w:rsidRDefault="000640AD" w:rsidP="009077A1">
      <w:pPr>
        <w:pStyle w:val="Heading2"/>
      </w:pPr>
      <w:bookmarkStart w:id="4" w:name="_i04nm0pk38zw" w:colFirst="0" w:colLast="0"/>
      <w:bookmarkEnd w:id="4"/>
      <w:r>
        <w:t xml:space="preserve">Using </w:t>
      </w:r>
      <w:r w:rsidR="00046BFF">
        <w:t>MAGs</w:t>
      </w:r>
      <w:r>
        <w:t xml:space="preserve"> to track population abundances</w:t>
      </w:r>
      <w:r w:rsidR="00046BFF">
        <w:t xml:space="preserve"> over </w:t>
      </w:r>
      <w:r>
        <w:t>t</w:t>
      </w:r>
      <w:r w:rsidR="00046BFF">
        <w:t>ime</w:t>
      </w:r>
    </w:p>
    <w:p w:rsidR="004C37A3" w:rsidRPr="00A649C9" w:rsidRDefault="00046BFF" w:rsidP="009077A1">
      <w:pPr>
        <w:spacing w:line="480" w:lineRule="auto"/>
        <w:jc w:val="both"/>
      </w:pPr>
      <w:r>
        <w:tab/>
      </w:r>
      <w:r w:rsidR="004C37A3">
        <w:t>Because our metagenomes comprise a time series, we can investigate potential changes in function over time using our MAGs and functional marker genes. W</w:t>
      </w:r>
      <w:r w:rsidR="008E64BD">
        <w:t xml:space="preserve">e analyzed </w:t>
      </w:r>
      <w:r w:rsidR="004C37A3">
        <w:t>n</w:t>
      </w:r>
      <w:r w:rsidR="00A649C9">
        <w:t xml:space="preserve">itrogen fixation </w:t>
      </w:r>
      <w:r w:rsidR="004C37A3">
        <w:t xml:space="preserve">over time in </w:t>
      </w:r>
      <w:r w:rsidRPr="00C70A26">
        <w:rPr>
          <w:i/>
        </w:rPr>
        <w:t>Cyanobacteria</w:t>
      </w:r>
      <w:r>
        <w:t>, known to be highly variable over time in Lake Mendota</w:t>
      </w:r>
      <w:r w:rsidR="00CE56F8">
        <w:t xml:space="preserve"> (Figure 4</w:t>
      </w:r>
      <w:r w:rsidR="008E64BD">
        <w:t>, A-E)</w:t>
      </w:r>
      <w:r>
        <w:t xml:space="preserve">. We found that </w:t>
      </w:r>
      <w:r w:rsidR="004C37A3">
        <w:t xml:space="preserve">in each year, </w:t>
      </w:r>
      <w:r>
        <w:t xml:space="preserve">one </w:t>
      </w:r>
      <w:r w:rsidRPr="00C70A26">
        <w:rPr>
          <w:i/>
        </w:rPr>
        <w:t>Cyanobacteria</w:t>
      </w:r>
      <w:r w:rsidR="004C37A3">
        <w:t xml:space="preserve"> MAG </w:t>
      </w:r>
      <w:r>
        <w:t>was substantially more abundant</w:t>
      </w:r>
      <w:r w:rsidR="004C37A3">
        <w:t xml:space="preserve"> (based on read coverage)</w:t>
      </w:r>
      <w:r>
        <w:t xml:space="preserve"> than the rest; this </w:t>
      </w:r>
      <w:r w:rsidR="000640AD">
        <w:t xml:space="preserve">single </w:t>
      </w:r>
      <w:r>
        <w:t xml:space="preserve">MAG only is plotted for each year. </w:t>
      </w:r>
      <w:r w:rsidR="004C37A3">
        <w:t>We compared read-</w:t>
      </w:r>
      <w:r w:rsidR="004C37A3">
        <w:lastRenderedPageBreak/>
        <w:t xml:space="preserve">coverage-based abundance of the dominant </w:t>
      </w:r>
      <w:r w:rsidR="004C37A3">
        <w:rPr>
          <w:i/>
        </w:rPr>
        <w:t xml:space="preserve">Cyanobacteria </w:t>
      </w:r>
      <w:r w:rsidR="004C37A3">
        <w:t xml:space="preserve">MAG to the </w:t>
      </w:r>
      <w:r w:rsidR="00A649C9">
        <w:t xml:space="preserve">normalized </w:t>
      </w:r>
      <w:r w:rsidR="004C37A3">
        <w:t xml:space="preserve">number of BLAST hits in the metagenomes from abundant functional </w:t>
      </w:r>
      <w:r>
        <w:t xml:space="preserve">marker genes encoding nitrogenase subunits </w:t>
      </w:r>
      <w:r w:rsidR="004C37A3">
        <w:t>(TIGR1282 (</w:t>
      </w:r>
      <w:proofErr w:type="spellStart"/>
      <w:r w:rsidR="004C37A3" w:rsidRPr="003D102A">
        <w:rPr>
          <w:i/>
        </w:rPr>
        <w:t>nifD</w:t>
      </w:r>
      <w:proofErr w:type="spellEnd"/>
      <w:r w:rsidR="004C37A3">
        <w:t>) and TIGR1286 (</w:t>
      </w:r>
      <w:proofErr w:type="spellStart"/>
      <w:r w:rsidR="004C37A3" w:rsidRPr="003D102A">
        <w:rPr>
          <w:i/>
        </w:rPr>
        <w:t>nifK</w:t>
      </w:r>
      <w:proofErr w:type="spellEnd"/>
      <w:r w:rsidR="004C37A3">
        <w:t xml:space="preserve"> specific for molybdenum-iron nitrogenase), and TIGR1287 (</w:t>
      </w:r>
      <w:proofErr w:type="spellStart"/>
      <w:r w:rsidR="004C37A3">
        <w:rPr>
          <w:i/>
        </w:rPr>
        <w:t>nifH</w:t>
      </w:r>
      <w:proofErr w:type="spellEnd"/>
      <w:r w:rsidR="004C37A3">
        <w:rPr>
          <w:i/>
        </w:rPr>
        <w:t xml:space="preserve">, </w:t>
      </w:r>
      <w:r w:rsidR="004C37A3">
        <w:t xml:space="preserve">common among different types of nitrogenases)) </w:t>
      </w:r>
      <w:r>
        <w:t>(</w:t>
      </w:r>
      <w:r w:rsidR="00CE56F8">
        <w:t>Figure 4</w:t>
      </w:r>
      <w:r w:rsidR="008E64BD">
        <w:t>, F-J</w:t>
      </w:r>
      <w:r>
        <w:t xml:space="preserve">). </w:t>
      </w:r>
      <w:r w:rsidR="004C37A3">
        <w:t xml:space="preserve">We detected significant correlations (p &lt; 0.05) between MAG abundance and nitrogen fixation marker genes </w:t>
      </w:r>
      <w:r>
        <w:t xml:space="preserve">in 2008, 2011, and 2012. </w:t>
      </w:r>
      <w:r w:rsidR="004C37A3">
        <w:t xml:space="preserve">In these years, the dominant </w:t>
      </w:r>
      <w:r w:rsidR="004C37A3">
        <w:rPr>
          <w:i/>
        </w:rPr>
        <w:t xml:space="preserve">Cyanobacteria </w:t>
      </w:r>
      <w:r w:rsidR="004C37A3">
        <w:t xml:space="preserve">MAGs were predicted fix nitrogen based on gene content, while the dominant MAGs in 2009 and 2010 were not predicted to fix nitrogen. </w:t>
      </w:r>
      <w:r w:rsidR="00A649C9">
        <w:t xml:space="preserve">The numbers of hits for the nitrogenase marker genes in 2009 and 2010 were an order of magnitude lower than the numbers of hits in 2008 and 2012. </w:t>
      </w:r>
      <w:r w:rsidR="004C37A3">
        <w:t xml:space="preserve">While genome incompleteness precludes us from </w:t>
      </w:r>
      <w:r w:rsidR="00A649C9">
        <w:t xml:space="preserve">concluding that the potential for nitrogen fixation in Lake Mendota based on metagenomic gene content was lower in 2009 and 2010 because the dominant </w:t>
      </w:r>
      <w:r w:rsidR="00A649C9">
        <w:rPr>
          <w:i/>
        </w:rPr>
        <w:t xml:space="preserve">Cyanobacteria </w:t>
      </w:r>
      <w:r w:rsidR="00A649C9">
        <w:t xml:space="preserve">populations were not diazotrophs, it does suggest a strong link between </w:t>
      </w:r>
      <w:r w:rsidR="00A649C9">
        <w:rPr>
          <w:i/>
        </w:rPr>
        <w:t>Cyanobacteria</w:t>
      </w:r>
      <w:r w:rsidR="00A649C9">
        <w:t xml:space="preserve"> population dynamics</w:t>
      </w:r>
      <w:r w:rsidR="00A649C9">
        <w:rPr>
          <w:i/>
        </w:rPr>
        <w:t xml:space="preserve"> </w:t>
      </w:r>
      <w:r w:rsidR="00A649C9">
        <w:t>and nitrogen fixation in this ecosystem.</w:t>
      </w:r>
    </w:p>
    <w:p w:rsidR="008853A5" w:rsidRDefault="00046BFF" w:rsidP="009077A1">
      <w:pPr>
        <w:pStyle w:val="Heading2"/>
      </w:pPr>
      <w:bookmarkStart w:id="5" w:name="_gjdgxs" w:colFirst="0" w:colLast="0"/>
      <w:bookmarkEnd w:id="5"/>
      <w:r>
        <w:t>Conclusions</w:t>
      </w:r>
    </w:p>
    <w:p w:rsidR="008853A5" w:rsidRDefault="00046BFF" w:rsidP="009077A1">
      <w:pPr>
        <w:spacing w:line="480" w:lineRule="auto"/>
        <w:ind w:firstLine="720"/>
        <w:jc w:val="both"/>
      </w:pPr>
      <w:r>
        <w:t xml:space="preserve">Our analysis of functional marker genes indicated </w:t>
      </w:r>
      <w:r w:rsidR="00772537">
        <w:t xml:space="preserve">potentially </w:t>
      </w:r>
      <w:r>
        <w:t>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w:t>
      </w:r>
      <w:r w:rsidR="00772537">
        <w:t xml:space="preserve">potentially </w:t>
      </w:r>
      <w:r>
        <w:t>encoding these metabolisms and co-occu</w:t>
      </w:r>
      <w:r w:rsidR="000640AD">
        <w:t>r</w:t>
      </w:r>
      <w:r>
        <w:t xml:space="preserve">rence of pathways within </w:t>
      </w:r>
      <w:r w:rsidR="0074129B">
        <w:t>MAGs</w:t>
      </w:r>
      <w:r>
        <w:t xml:space="preserve">. We found that </w:t>
      </w:r>
      <w:r w:rsidR="00772537">
        <w:t xml:space="preserve">genes likely encoding </w:t>
      </w:r>
      <w:proofErr w:type="spellStart"/>
      <w:r>
        <w:t>phototrophy</w:t>
      </w:r>
      <w:proofErr w:type="spellEnd"/>
      <w:r>
        <w:t xml:space="preserve">, carbon fixation, and nitrogen fixation </w:t>
      </w:r>
      <w:r w:rsidR="0074129B">
        <w:t>co-occurred within</w:t>
      </w:r>
      <w:r>
        <w:t xml:space="preserve"> the abundant phototrophs </w:t>
      </w:r>
      <w:r w:rsidRPr="00C70A26">
        <w:rPr>
          <w:i/>
        </w:rPr>
        <w:t>Cyanobacteria</w:t>
      </w:r>
      <w:r>
        <w:t xml:space="preserve"> in Lake Mendota and </w:t>
      </w:r>
      <w:proofErr w:type="spellStart"/>
      <w:r w:rsidRPr="00C70A26">
        <w:rPr>
          <w:i/>
        </w:rPr>
        <w:t>Chlorobiales</w:t>
      </w:r>
      <w:proofErr w:type="spellEnd"/>
      <w:r>
        <w:t xml:space="preserve"> in Trout Bog. In Lake Mendota, </w:t>
      </w:r>
      <w:r w:rsidR="00772537">
        <w:t>genes encoding nitrogen fixation were</w:t>
      </w:r>
      <w:r>
        <w:t xml:space="preserve"> </w:t>
      </w:r>
      <w:r w:rsidR="0074129B">
        <w:t xml:space="preserve">predominantly </w:t>
      </w:r>
      <w:r>
        <w:t>associated with</w:t>
      </w:r>
      <w:r w:rsidRPr="00C70A26">
        <w:rPr>
          <w:i/>
        </w:rPr>
        <w:t xml:space="preserve"> Cyanobacteria</w:t>
      </w:r>
      <w:r>
        <w:t xml:space="preserve">, </w:t>
      </w:r>
      <w:r w:rsidR="00C70A26">
        <w:t xml:space="preserve">but </w:t>
      </w:r>
      <w:r w:rsidR="00772537">
        <w:t>were</w:t>
      </w:r>
      <w:r w:rsidR="0074129B">
        <w:t xml:space="preserve"> not associated with any particular taxon in Trout Bog</w:t>
      </w:r>
      <w:r>
        <w:t xml:space="preserve">. In the sulfur cycle, </w:t>
      </w:r>
      <w:r w:rsidR="0074129B">
        <w:t xml:space="preserve">we observed </w:t>
      </w:r>
      <w:r w:rsidR="00772537">
        <w:t xml:space="preserve">putative </w:t>
      </w:r>
      <w:r>
        <w:t>assimilatory pathways more frequently</w:t>
      </w:r>
      <w:r w:rsidR="0074129B">
        <w:t xml:space="preserve"> than dissimilatory pathways</w:t>
      </w:r>
      <w:r>
        <w:t xml:space="preserve"> </w:t>
      </w:r>
      <w:r>
        <w:lastRenderedPageBreak/>
        <w:t xml:space="preserve">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rsidP="009077A1">
      <w:pPr>
        <w:pStyle w:val="Heading3"/>
      </w:pPr>
      <w:bookmarkStart w:id="6" w:name="_m6606topfmb" w:colFirst="0" w:colLast="0"/>
      <w:bookmarkEnd w:id="6"/>
      <w:r>
        <w:t>Acknowledgments</w:t>
      </w:r>
    </w:p>
    <w:p w:rsidR="0047621E" w:rsidRDefault="008E64BD" w:rsidP="009077A1">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9077A1">
      <w:pPr>
        <w:spacing w:line="480" w:lineRule="auto"/>
        <w:ind w:firstLine="720"/>
        <w:jc w:val="both"/>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Science User Facility, is supported by the Office of Science of the U.S. Department of Energy under Contract No. DE-AC02-05CH11231. </w:t>
      </w:r>
      <w:r w:rsidR="008E64BD" w:rsidRPr="008E64BD">
        <w:t xml:space="preserve">K.D.M. acknowledges funding from the United States National Science Foundation Microbial Observatories program (MCB-0702395), the </w:t>
      </w:r>
      <w:proofErr w:type="gramStart"/>
      <w:r w:rsidR="008E64BD" w:rsidRPr="008E64BD">
        <w:t>Long Term</w:t>
      </w:r>
      <w:proofErr w:type="gramEnd"/>
      <w:r w:rsidR="008E64BD" w:rsidRPr="008E64BD">
        <w:t xml:space="preserve"> Ecological Research Program (NTL-LTER DEB- 1440297), and an INSPIRE award (DEB-1344254).</w:t>
      </w:r>
      <w:r w:rsidR="008E64BD">
        <w:t xml:space="preserve"> A.M.L. </w:t>
      </w:r>
      <w:r w:rsidR="0047621E">
        <w:t xml:space="preserve">was </w:t>
      </w:r>
      <w:r w:rsidR="008E64BD">
        <w:t xml:space="preserve">supported by a pre-doctoral fellowship provided by the University of </w:t>
      </w:r>
      <w:r w:rsidR="008E64BD">
        <w:lastRenderedPageBreak/>
        <w:t>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r w:rsidR="00204AC0">
        <w:t>This material is also based upon work that supported by the National Institute of Food and Agriculture, U.S. Department of Agriculture (Hatch Project 1002996).</w:t>
      </w:r>
    </w:p>
    <w:p w:rsidR="008853A5" w:rsidRDefault="00046BFF" w:rsidP="00B44E2D">
      <w:pPr>
        <w:pStyle w:val="Heading1"/>
      </w:pPr>
      <w:bookmarkStart w:id="7" w:name="_10g0eg7e0hhu" w:colFirst="0" w:colLast="0"/>
      <w:bookmarkEnd w:id="7"/>
      <w:r>
        <w:t>Figure and Table Legends</w:t>
      </w:r>
    </w:p>
    <w:p w:rsidR="008853A5" w:rsidRDefault="008853A5" w:rsidP="00B44E2D"/>
    <w:p w:rsidR="00166966" w:rsidRPr="005F1EC7" w:rsidRDefault="00770B63" w:rsidP="00B44E2D">
      <w:pPr>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 xml:space="preserve">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w:t>
      </w:r>
      <w:r w:rsidR="005F1EC7">
        <w:rPr>
          <w:color w:val="000000"/>
        </w:rPr>
        <w:lastRenderedPageBreak/>
        <w:t>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803A2E" w:rsidRDefault="00087FC0" w:rsidP="00B44E2D">
      <w:pPr>
        <w:rPr>
          <w:color w:val="000000"/>
        </w:rPr>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803A2E">
        <w:rPr>
          <w:color w:val="000000"/>
        </w:rPr>
        <w:t xml:space="preserve">To investigate potential functional changes over time in Lake Mendota, we compared the abundances of </w:t>
      </w:r>
      <w:r w:rsidR="00803A2E" w:rsidRPr="00803A2E">
        <w:rPr>
          <w:i/>
          <w:color w:val="000000"/>
        </w:rPr>
        <w:t>Cyanobacteria</w:t>
      </w:r>
      <w:r w:rsidR="00803A2E">
        <w:rPr>
          <w:color w:val="000000"/>
        </w:rPr>
        <w:t xml:space="preserve"> MAGs (approximated using read coverage normalized by genome length) to the abundances of nitrogen fixation marker genes (approximated using the number of BLAST hits in metagenomes normalized by metagenome size). Only the most abundant </w:t>
      </w:r>
      <w:r w:rsidR="00803A2E" w:rsidRPr="00803A2E">
        <w:rPr>
          <w:i/>
          <w:color w:val="000000"/>
        </w:rPr>
        <w:t>Cyanobacteria</w:t>
      </w:r>
      <w:r w:rsidR="00803A2E">
        <w:rPr>
          <w:color w:val="000000"/>
        </w:rPr>
        <w:t xml:space="preserve"> MAG is shown for each year (panels A-E); typically, a single MAG was more abundant than the rest in each observed year. </w:t>
      </w:r>
      <w:r w:rsidR="00803A2E">
        <w:rPr>
          <w:color w:val="000000"/>
        </w:rPr>
        <w:t xml:space="preserve">The marker genes used were TIGR1282, TIGR1286, and TIGR1287, encoding subunits of Mo-Fe nitrogenase; these were the most frequently observed nitrogenase markers </w:t>
      </w:r>
      <w:r w:rsidR="00803A2E">
        <w:rPr>
          <w:color w:val="000000"/>
        </w:rPr>
        <w:t xml:space="preserve">in the Lake Mendota metagenomes (panels F-J). </w:t>
      </w:r>
      <w:r w:rsidR="00803A2E">
        <w:rPr>
          <w:color w:val="000000"/>
        </w:rPr>
        <w:t>Significantly correlated t</w:t>
      </w:r>
      <w:r w:rsidR="00803A2E">
        <w:rPr>
          <w:color w:val="000000"/>
        </w:rPr>
        <w:t>rends over time were observed between</w:t>
      </w:r>
      <w:r w:rsidR="00803A2E">
        <w:rPr>
          <w:color w:val="000000"/>
        </w:rPr>
        <w:t xml:space="preserve"> the MAGs and the nitrogenase marker genes in 2008, 2011, and 2012.</w:t>
      </w:r>
      <w:r w:rsidR="00803A2E">
        <w:rPr>
          <w:color w:val="000000"/>
        </w:rPr>
        <w:t xml:space="preserve"> In years where there was no correlation, the dominant MAG did not contain genes indicative of the nitrogen fixation pathway. This suggests that </w:t>
      </w:r>
      <w:r w:rsidR="00803A2E" w:rsidRPr="00803A2E">
        <w:rPr>
          <w:i/>
          <w:color w:val="000000"/>
        </w:rPr>
        <w:t xml:space="preserve">Cyanobacteria </w:t>
      </w:r>
      <w:r w:rsidR="00803A2E">
        <w:rPr>
          <w:color w:val="000000"/>
        </w:rPr>
        <w:t>dynamics may be linked to the potential for nitrogen fixation in Lake Mendota.</w:t>
      </w:r>
    </w:p>
    <w:p w:rsidR="00803A2E" w:rsidRDefault="00803A2E" w:rsidP="00B44E2D">
      <w:pPr>
        <w:rPr>
          <w:color w:val="000000"/>
        </w:rPr>
      </w:pPr>
    </w:p>
    <w:p w:rsidR="00F46B90" w:rsidRPr="005F1EC7" w:rsidRDefault="00F46B90" w:rsidP="00B44E2D">
      <w:pPr>
        <w:rPr>
          <w:b/>
        </w:rPr>
      </w:pPr>
      <w:r w:rsidRPr="005F1EC7">
        <w:rPr>
          <w:b/>
        </w:rPr>
        <w:t>Supplemental Legends</w:t>
      </w:r>
    </w:p>
    <w:p w:rsidR="009770A7" w:rsidRDefault="009770A7" w:rsidP="00B44E2D">
      <w:pPr>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rPr>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876143" w:rsidRDefault="005F1EC7" w:rsidP="00B44E2D">
      <w:r w:rsidRPr="005F1EC7">
        <w:rPr>
          <w:b/>
          <w:color w:val="000000"/>
        </w:rPr>
        <w:t>Data S2. Functional marker genes</w:t>
      </w:r>
      <w:r w:rsidR="00876143">
        <w:rPr>
          <w:b/>
          <w:color w:val="000000"/>
        </w:rPr>
        <w:t xml:space="preserve"> used in this study</w:t>
      </w:r>
      <w:r w:rsidRPr="005F1EC7">
        <w:rPr>
          <w:b/>
          <w:color w:val="000000"/>
        </w:rPr>
        <w:t>.</w:t>
      </w:r>
      <w:r>
        <w:rPr>
          <w:color w:val="000000"/>
        </w:rPr>
        <w:t xml:space="preserve"> </w:t>
      </w:r>
      <w:r w:rsidR="00876143">
        <w:t xml:space="preserve">This dataset lists the TIGRFAM, COG, or PFAM IDs of sequences used as functional marker genes to analyze how gene content differs by site. </w:t>
      </w:r>
    </w:p>
    <w:p w:rsidR="00F46B90" w:rsidRDefault="00F46B90" w:rsidP="00B44E2D">
      <w:pPr>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5F1EC7" w:rsidRDefault="005F1EC7" w:rsidP="00B44E2D">
      <w:pPr>
        <w:rPr>
          <w:color w:val="000000"/>
        </w:rPr>
      </w:pPr>
      <w:r w:rsidRPr="005F1EC7">
        <w:rPr>
          <w:b/>
          <w:color w:val="000000"/>
        </w:rPr>
        <w:lastRenderedPageBreak/>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r w:rsidRPr="00AC3224">
        <w:rPr>
          <w:b/>
        </w:rPr>
        <w:t xml:space="preserve">Data S4.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326033" w:rsidRDefault="00AC3224" w:rsidP="00B44E2D">
      <w:r w:rsidRPr="00AC3224">
        <w:rPr>
          <w:b/>
        </w:rPr>
        <w:t xml:space="preserve">Data S5. </w:t>
      </w:r>
      <w:r w:rsidR="00326033" w:rsidRPr="00AC3224">
        <w:rPr>
          <w:b/>
        </w:rPr>
        <w:t>16S rRNA amplicon sequencing of our samples.</w:t>
      </w:r>
      <w:r w:rsidR="00326033">
        <w:t xml:space="preserve"> 16S sequencing was performed over the time series to assess community composition in our study sites. The resulting OTU tables and taxonomic classifications are presented here.</w:t>
      </w:r>
    </w:p>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326033" w:rsidRDefault="00326033" w:rsidP="00B44E2D">
      <w:pPr>
        <w:rPr>
          <w:color w:val="000000"/>
        </w:rPr>
      </w:pPr>
      <w:r w:rsidRPr="00326033">
        <w:rPr>
          <w:b/>
        </w:rPr>
        <w:t>Figure S2.</w:t>
      </w:r>
      <w:r>
        <w:t xml:space="preserve"> </w:t>
      </w:r>
      <w:r w:rsidR="00803A2E">
        <w:rPr>
          <w:b/>
          <w:bCs/>
          <w:color w:val="000000"/>
        </w:rPr>
        <w:t xml:space="preserve">16S rRNA gene amplicon results. </w:t>
      </w:r>
      <w:r>
        <w:rPr>
          <w:color w:val="000000"/>
        </w:rPr>
        <w:t xml:space="preserve">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Numbers above bars indicating abundances greater than the limit of the y-axis. </w:t>
      </w:r>
      <w:r>
        <w:t xml:space="preserve">The 16S V6-V8 region was targeted in Trout Bog, while the V4 region was targeted in Lake Mendota. </w:t>
      </w:r>
      <w:r w:rsidRPr="00C72B55">
        <w:rPr>
          <w:i/>
          <w:color w:val="000000"/>
        </w:rPr>
        <w:t>Proteobacteria</w:t>
      </w:r>
      <w:r>
        <w:rPr>
          <w:color w:val="000000"/>
        </w:rPr>
        <w: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t>
      </w:r>
    </w:p>
    <w:p w:rsidR="00803A2E" w:rsidRDefault="00803A2E" w:rsidP="00B44E2D">
      <w:pPr>
        <w:rPr>
          <w:color w:val="000000"/>
        </w:rPr>
      </w:pPr>
    </w:p>
    <w:p w:rsidR="00803A2E" w:rsidRDefault="00803A2E" w:rsidP="00B44E2D">
      <w:bookmarkStart w:id="8" w:name="_GoBack"/>
      <w:bookmarkEnd w:id="8"/>
    </w:p>
    <w:p w:rsidR="00AC3224" w:rsidRDefault="00326033">
      <w:r w:rsidRPr="00AC3224">
        <w:rPr>
          <w:b/>
        </w:rPr>
        <w:t xml:space="preserve"> </w:t>
      </w:r>
      <w:r w:rsidR="00AC3224" w:rsidRPr="00AC3224">
        <w:rPr>
          <w:b/>
        </w:rPr>
        <w:t>Data S6. Average nucleotide identity between MAGs.</w:t>
      </w:r>
      <w:r w:rsidR="00AC3224">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8853A5" w:rsidRDefault="00046BFF">
      <w:pPr>
        <w:pStyle w:val="Heading1"/>
      </w:pPr>
      <w:r>
        <w:t>References</w:t>
      </w:r>
    </w:p>
    <w:p w:rsidR="00797487" w:rsidRPr="00797487" w:rsidRDefault="008E64BD" w:rsidP="0079748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797487" w:rsidRPr="00797487">
        <w:rPr>
          <w:noProof/>
        </w:rPr>
        <w:t xml:space="preserve">Acquisti C., Kumar S., Elser JJ. 2009. Signatures of nitrogen limitation in the elemental composition of the proteins involved in the metabolic apparatus. </w:t>
      </w:r>
      <w:r w:rsidR="00797487" w:rsidRPr="00797487">
        <w:rPr>
          <w:i/>
          <w:iCs/>
          <w:noProof/>
        </w:rPr>
        <w:t>Proceedings of the Royal Society B: Biological Sciences</w:t>
      </w:r>
      <w:r w:rsidR="00797487" w:rsidRPr="00797487">
        <w:rPr>
          <w:noProof/>
        </w:rPr>
        <w:t xml:space="preserve"> 276:2605–2610. DOI: 10.1098/rspb.2008.1960.</w:t>
      </w:r>
    </w:p>
    <w:p w:rsidR="00797487" w:rsidRPr="00797487" w:rsidRDefault="00797487" w:rsidP="00797487">
      <w:pPr>
        <w:widowControl w:val="0"/>
        <w:autoSpaceDE w:val="0"/>
        <w:autoSpaceDN w:val="0"/>
        <w:adjustRightInd w:val="0"/>
        <w:ind w:left="480" w:hanging="480"/>
        <w:rPr>
          <w:noProof/>
        </w:rPr>
      </w:pPr>
      <w:r w:rsidRPr="00797487">
        <w:rPr>
          <w:noProof/>
        </w:rPr>
        <w:t xml:space="preserve">Allgaier M., Grossart H-P. 2006. Diversity and Seasonal Dynamics of Actinobacteria Populations in Four Lakes in Northeastern Germany. </w:t>
      </w:r>
      <w:r w:rsidRPr="00797487">
        <w:rPr>
          <w:i/>
          <w:iCs/>
          <w:noProof/>
        </w:rPr>
        <w:t>Applied and Environmental Microbiology</w:t>
      </w:r>
      <w:r w:rsidRPr="00797487">
        <w:rPr>
          <w:noProof/>
        </w:rPr>
        <w:t xml:space="preserve"> 72:3489–3497. DOI: 10.1128/AEM.72.5.3489.</w:t>
      </w:r>
    </w:p>
    <w:p w:rsidR="00797487" w:rsidRPr="00797487" w:rsidRDefault="00797487" w:rsidP="00797487">
      <w:pPr>
        <w:widowControl w:val="0"/>
        <w:autoSpaceDE w:val="0"/>
        <w:autoSpaceDN w:val="0"/>
        <w:adjustRightInd w:val="0"/>
        <w:ind w:left="480" w:hanging="480"/>
        <w:rPr>
          <w:noProof/>
        </w:rPr>
      </w:pPr>
      <w:r w:rsidRPr="00797487">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97487">
        <w:rPr>
          <w:i/>
          <w:iCs/>
          <w:noProof/>
        </w:rPr>
        <w:t>Nature Communications</w:t>
      </w:r>
      <w:r w:rsidRPr="00797487">
        <w:rPr>
          <w:noProof/>
        </w:rPr>
        <w:t xml:space="preserve"> 7:1–11. DOI: 10.1038/ncomms13219.</w:t>
      </w:r>
    </w:p>
    <w:p w:rsidR="00797487" w:rsidRPr="00797487" w:rsidRDefault="00797487" w:rsidP="00797487">
      <w:pPr>
        <w:widowControl w:val="0"/>
        <w:autoSpaceDE w:val="0"/>
        <w:autoSpaceDN w:val="0"/>
        <w:adjustRightInd w:val="0"/>
        <w:ind w:left="480" w:hanging="480"/>
        <w:rPr>
          <w:noProof/>
        </w:rPr>
      </w:pPr>
      <w:r w:rsidRPr="00797487">
        <w:rPr>
          <w:noProof/>
        </w:rPr>
        <w:lastRenderedPageBreak/>
        <w:t xml:space="preserve">Azam F., Fenchel T., Field JG., Gray JC., Meyer-Reil LA., Thingstad F. 1983. The ecological role of water-column microbes in the sea. </w:t>
      </w:r>
      <w:r w:rsidRPr="00797487">
        <w:rPr>
          <w:i/>
          <w:iCs/>
          <w:noProof/>
        </w:rPr>
        <w:t>Marine Ecology Progress Series</w:t>
      </w:r>
      <w:r w:rsidRPr="00797487">
        <w:rPr>
          <w:noProof/>
        </w:rPr>
        <w:t xml:space="preserve"> 10:257–264. DOI: 10.3354/meps010257.</w:t>
      </w:r>
    </w:p>
    <w:p w:rsidR="00797487" w:rsidRPr="00797487" w:rsidRDefault="00797487" w:rsidP="00797487">
      <w:pPr>
        <w:widowControl w:val="0"/>
        <w:autoSpaceDE w:val="0"/>
        <w:autoSpaceDN w:val="0"/>
        <w:adjustRightInd w:val="0"/>
        <w:ind w:left="480" w:hanging="480"/>
        <w:rPr>
          <w:noProof/>
        </w:rPr>
      </w:pPr>
      <w:r w:rsidRPr="00797487">
        <w:rPr>
          <w:noProof/>
        </w:rPr>
        <w:t xml:space="preserve">Bendall ML., Stevens SL., Chan L-K., Malfatti S., Schwientek P., Tremblay J., Schackwitz W., Martin J., Pati A., Bushnell B., Froula J., Kang D., Tringe SG., Bertilsson S., Moran MA., Shade A., Newton RJ., McMahon KD., Malmstrom RR. 2016. Genome-wide selective sweeps and gene-specific sweeps in natural bacterial populations. </w:t>
      </w:r>
      <w:r w:rsidRPr="00797487">
        <w:rPr>
          <w:i/>
          <w:iCs/>
          <w:noProof/>
        </w:rPr>
        <w:t>The ISME Journal</w:t>
      </w:r>
      <w:r w:rsidRPr="00797487">
        <w:rPr>
          <w:noProof/>
        </w:rPr>
        <w:t xml:space="preserve"> 10:1589–1601. DOI: 10.1038/ismej.2015.241.</w:t>
      </w:r>
    </w:p>
    <w:p w:rsidR="00797487" w:rsidRPr="00797487" w:rsidRDefault="00797487" w:rsidP="00797487">
      <w:pPr>
        <w:widowControl w:val="0"/>
        <w:autoSpaceDE w:val="0"/>
        <w:autoSpaceDN w:val="0"/>
        <w:adjustRightInd w:val="0"/>
        <w:ind w:left="480" w:hanging="480"/>
        <w:rPr>
          <w:noProof/>
        </w:rPr>
      </w:pPr>
      <w:r w:rsidRPr="00797487">
        <w:rPr>
          <w:noProof/>
        </w:rPr>
        <w:t xml:space="preserve">Berman T., Bronk DA. 2003. Dissolved organic nitrogen: A dynamic participant in aquatic ecosystems. </w:t>
      </w:r>
      <w:r w:rsidRPr="00797487">
        <w:rPr>
          <w:i/>
          <w:iCs/>
          <w:noProof/>
        </w:rPr>
        <w:t>Aquatic Microbial Ecology</w:t>
      </w:r>
      <w:r w:rsidRPr="00797487">
        <w:rPr>
          <w:noProof/>
        </w:rPr>
        <w:t xml:space="preserve"> 31:279–305. DOI: 10.3354/ame031279.</w:t>
      </w:r>
    </w:p>
    <w:p w:rsidR="00797487" w:rsidRPr="00797487" w:rsidRDefault="00797487" w:rsidP="00797487">
      <w:pPr>
        <w:widowControl w:val="0"/>
        <w:autoSpaceDE w:val="0"/>
        <w:autoSpaceDN w:val="0"/>
        <w:adjustRightInd w:val="0"/>
        <w:ind w:left="480" w:hanging="480"/>
        <w:rPr>
          <w:noProof/>
        </w:rPr>
      </w:pPr>
      <w:r w:rsidRPr="00797487">
        <w:rPr>
          <w:noProof/>
        </w:rPr>
        <w:t xml:space="preserve">Bertilsson S., Tranvik LJ. 1998. Photochemically produced carboxylic acids as substrates for freshwater bacterioplankton. </w:t>
      </w:r>
      <w:r w:rsidRPr="00797487">
        <w:rPr>
          <w:i/>
          <w:iCs/>
          <w:noProof/>
        </w:rPr>
        <w:t>Limnology and Oceanography</w:t>
      </w:r>
      <w:r w:rsidRPr="00797487">
        <w:rPr>
          <w:noProof/>
        </w:rPr>
        <w:t xml:space="preserve"> 43:885–895. DOI: 10.4319/lo.1998.43.5.0885.</w:t>
      </w:r>
    </w:p>
    <w:p w:rsidR="00797487" w:rsidRPr="00797487" w:rsidRDefault="00797487" w:rsidP="00797487">
      <w:pPr>
        <w:widowControl w:val="0"/>
        <w:autoSpaceDE w:val="0"/>
        <w:autoSpaceDN w:val="0"/>
        <w:adjustRightInd w:val="0"/>
        <w:ind w:left="480" w:hanging="480"/>
        <w:rPr>
          <w:noProof/>
        </w:rPr>
      </w:pPr>
      <w:r w:rsidRPr="00797487">
        <w:rPr>
          <w:noProof/>
        </w:rPr>
        <w:t xml:space="preserve">Beversdorf LJ., Chaston SD., Miller TR., McMahon KD. 2015. Microcystin mcyA and mcyE gene abundances are not appropriate indicators of microcystin concentrations in lakes. </w:t>
      </w:r>
      <w:r w:rsidRPr="00797487">
        <w:rPr>
          <w:i/>
          <w:iCs/>
          <w:noProof/>
        </w:rPr>
        <w:t>PLOS ONE</w:t>
      </w:r>
      <w:r w:rsidRPr="00797487">
        <w:rPr>
          <w:noProof/>
        </w:rPr>
        <w:t xml:space="preserve"> 10:1–18. DOI: 10.1371/journal.pone.0125353.</w:t>
      </w:r>
    </w:p>
    <w:p w:rsidR="00797487" w:rsidRPr="00797487" w:rsidRDefault="00797487" w:rsidP="00797487">
      <w:pPr>
        <w:widowControl w:val="0"/>
        <w:autoSpaceDE w:val="0"/>
        <w:autoSpaceDN w:val="0"/>
        <w:adjustRightInd w:val="0"/>
        <w:ind w:left="480" w:hanging="480"/>
        <w:rPr>
          <w:noProof/>
        </w:rPr>
      </w:pPr>
      <w:r w:rsidRPr="00797487">
        <w:rPr>
          <w:noProof/>
        </w:rPr>
        <w:t xml:space="preserve">Beversdorf LJ., Miller TR., McMahon KD. 2013. The Role of Nitrogen Fixation in Cyanobacterial Bloom Toxicity in a Temperate , Eutrophic Lake. </w:t>
      </w:r>
      <w:r w:rsidRPr="00797487">
        <w:rPr>
          <w:i/>
          <w:iCs/>
          <w:noProof/>
        </w:rPr>
        <w:t>PLOS ONE</w:t>
      </w:r>
      <w:r w:rsidRPr="00797487">
        <w:rPr>
          <w:noProof/>
        </w:rPr>
        <w:t xml:space="preserve"> 8:1–11. DOI: 10.1371/journal.pone.0056103.</w:t>
      </w:r>
    </w:p>
    <w:p w:rsidR="00797487" w:rsidRPr="00797487" w:rsidRDefault="00797487" w:rsidP="00797487">
      <w:pPr>
        <w:widowControl w:val="0"/>
        <w:autoSpaceDE w:val="0"/>
        <w:autoSpaceDN w:val="0"/>
        <w:adjustRightInd w:val="0"/>
        <w:ind w:left="480" w:hanging="480"/>
        <w:rPr>
          <w:noProof/>
        </w:rPr>
      </w:pPr>
      <w:r w:rsidRPr="00797487">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97487">
        <w:rPr>
          <w:i/>
          <w:iCs/>
          <w:noProof/>
        </w:rPr>
        <w:t>International Journal of Systematic and Evolutionary Microbiology</w:t>
      </w:r>
      <w:r w:rsidRPr="00797487">
        <w:rPr>
          <w:noProof/>
        </w:rPr>
        <w:t xml:space="preserve"> 67:1191–1205. DOI: 10.1099/ijsem.0.001927.</w:t>
      </w:r>
    </w:p>
    <w:p w:rsidR="00797487" w:rsidRPr="00797487" w:rsidRDefault="00797487" w:rsidP="00797487">
      <w:pPr>
        <w:widowControl w:val="0"/>
        <w:autoSpaceDE w:val="0"/>
        <w:autoSpaceDN w:val="0"/>
        <w:adjustRightInd w:val="0"/>
        <w:ind w:left="480" w:hanging="480"/>
        <w:rPr>
          <w:noProof/>
        </w:rPr>
      </w:pPr>
      <w:r w:rsidRPr="00797487">
        <w:rPr>
          <w:noProof/>
        </w:rPr>
        <w:t xml:space="preserve">Boisvert S., Raymond F., Godzaridis É., Laviolette F., Corbeil J. 2012. Ray Meta: scalable de novo metagenome assembly and profiling. </w:t>
      </w:r>
      <w:r w:rsidRPr="00797487">
        <w:rPr>
          <w:i/>
          <w:iCs/>
          <w:noProof/>
        </w:rPr>
        <w:t>Genome Biology</w:t>
      </w:r>
      <w:r w:rsidRPr="00797487">
        <w:rPr>
          <w:noProof/>
        </w:rPr>
        <w:t xml:space="preserve"> 13:1–13. DOI: 10.1186/gb-2012-13-12-r122.</w:t>
      </w:r>
    </w:p>
    <w:p w:rsidR="00797487" w:rsidRPr="00797487" w:rsidRDefault="00797487" w:rsidP="00797487">
      <w:pPr>
        <w:widowControl w:val="0"/>
        <w:autoSpaceDE w:val="0"/>
        <w:autoSpaceDN w:val="0"/>
        <w:adjustRightInd w:val="0"/>
        <w:ind w:left="480" w:hanging="480"/>
        <w:rPr>
          <w:noProof/>
        </w:rPr>
      </w:pPr>
      <w:r w:rsidRPr="00797487">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97487">
        <w:rPr>
          <w:i/>
          <w:iCs/>
          <w:noProof/>
        </w:rPr>
        <w:t>Nature Biotechnology</w:t>
      </w:r>
      <w:r w:rsidRPr="00797487">
        <w:rPr>
          <w:noProof/>
        </w:rPr>
        <w:t xml:space="preserve"> 35:725–731. DOI: 10.1038/nbt.3893.</w:t>
      </w:r>
    </w:p>
    <w:p w:rsidR="00797487" w:rsidRPr="00797487" w:rsidRDefault="00797487" w:rsidP="00797487">
      <w:pPr>
        <w:widowControl w:val="0"/>
        <w:autoSpaceDE w:val="0"/>
        <w:autoSpaceDN w:val="0"/>
        <w:adjustRightInd w:val="0"/>
        <w:ind w:left="480" w:hanging="480"/>
        <w:rPr>
          <w:noProof/>
        </w:rPr>
      </w:pPr>
      <w:r w:rsidRPr="00797487">
        <w:rPr>
          <w:noProof/>
        </w:rPr>
        <w:t xml:space="preserve">Bowles MW., Mogollon JM., Kasten S., Zabel M., Hinrichs K-U. 2014. Global rates of marine sulfate reduction and implications for sub-sea-floor metabolic activities. </w:t>
      </w:r>
      <w:r w:rsidRPr="00797487">
        <w:rPr>
          <w:i/>
          <w:iCs/>
          <w:noProof/>
        </w:rPr>
        <w:t>Science Express Reports</w:t>
      </w:r>
      <w:r w:rsidRPr="00797487">
        <w:rPr>
          <w:noProof/>
        </w:rPr>
        <w:t>. DOI: 10.1038/35351.</w:t>
      </w:r>
    </w:p>
    <w:p w:rsidR="00797487" w:rsidRPr="00797487" w:rsidRDefault="00797487" w:rsidP="00797487">
      <w:pPr>
        <w:widowControl w:val="0"/>
        <w:autoSpaceDE w:val="0"/>
        <w:autoSpaceDN w:val="0"/>
        <w:adjustRightInd w:val="0"/>
        <w:ind w:left="480" w:hanging="480"/>
        <w:rPr>
          <w:noProof/>
        </w:rPr>
      </w:pPr>
      <w:r w:rsidRPr="00797487">
        <w:rPr>
          <w:noProof/>
        </w:rPr>
        <w:t xml:space="preserve">Bowman JP., Sly LI., Stackebrandt E. 1995. The phylogenetic position of the family Methylococcaceae. </w:t>
      </w:r>
      <w:r w:rsidRPr="00797487">
        <w:rPr>
          <w:i/>
          <w:iCs/>
          <w:noProof/>
        </w:rPr>
        <w:t>International Journal of Systematic Bacteriology</w:t>
      </w:r>
      <w:r w:rsidRPr="00797487">
        <w:rPr>
          <w:noProof/>
        </w:rPr>
        <w:t xml:space="preserve"> 45:182–5. DOI: 10.1099/00207713-45-3-622a.</w:t>
      </w:r>
    </w:p>
    <w:p w:rsidR="00797487" w:rsidRPr="00797487" w:rsidRDefault="00797487" w:rsidP="00797487">
      <w:pPr>
        <w:widowControl w:val="0"/>
        <w:autoSpaceDE w:val="0"/>
        <w:autoSpaceDN w:val="0"/>
        <w:adjustRightInd w:val="0"/>
        <w:ind w:left="480" w:hanging="480"/>
        <w:rPr>
          <w:noProof/>
        </w:rPr>
      </w:pPr>
      <w:r w:rsidRPr="00797487">
        <w:rPr>
          <w:noProof/>
        </w:rPr>
        <w:t xml:space="preserve">Bragg JG., Wagner A. 2009. Protein material costs: single atoms can make an evolutionary difference. </w:t>
      </w:r>
      <w:r w:rsidRPr="00797487">
        <w:rPr>
          <w:i/>
          <w:iCs/>
          <w:noProof/>
        </w:rPr>
        <w:t>Trends in Genetics</w:t>
      </w:r>
      <w:r w:rsidRPr="00797487">
        <w:rPr>
          <w:noProof/>
        </w:rPr>
        <w:t xml:space="preserve"> 25:5–8. DOI: 10.1016/j.tig.2008.10.011.</w:t>
      </w:r>
    </w:p>
    <w:p w:rsidR="00797487" w:rsidRPr="00797487" w:rsidRDefault="00797487" w:rsidP="00797487">
      <w:pPr>
        <w:widowControl w:val="0"/>
        <w:autoSpaceDE w:val="0"/>
        <w:autoSpaceDN w:val="0"/>
        <w:adjustRightInd w:val="0"/>
        <w:ind w:left="480" w:hanging="480"/>
        <w:rPr>
          <w:noProof/>
        </w:rPr>
      </w:pPr>
      <w:r w:rsidRPr="00797487">
        <w:rPr>
          <w:noProof/>
        </w:rPr>
        <w:lastRenderedPageBreak/>
        <w:t xml:space="preserve">Al Bulushi I., Poole S., Deeth HC., Dykes GA. 2009. Biogenic amines in fish: Roles in intoxication, spoilage, and nitrosamine formation-A review. </w:t>
      </w:r>
      <w:r w:rsidRPr="00797487">
        <w:rPr>
          <w:i/>
          <w:iCs/>
          <w:noProof/>
        </w:rPr>
        <w:t>Critical Reviews in Food Science and Nutrition</w:t>
      </w:r>
      <w:r w:rsidRPr="00797487">
        <w:rPr>
          <w:noProof/>
        </w:rPr>
        <w:t xml:space="preserve"> 49:369–377. DOI: 10.1080/10408390802067514.</w:t>
      </w:r>
    </w:p>
    <w:p w:rsidR="00797487" w:rsidRPr="00797487" w:rsidRDefault="00797487" w:rsidP="00797487">
      <w:pPr>
        <w:widowControl w:val="0"/>
        <w:autoSpaceDE w:val="0"/>
        <w:autoSpaceDN w:val="0"/>
        <w:adjustRightInd w:val="0"/>
        <w:ind w:left="480" w:hanging="480"/>
        <w:rPr>
          <w:noProof/>
        </w:rPr>
      </w:pPr>
      <w:r w:rsidRPr="00797487">
        <w:rPr>
          <w:noProof/>
        </w:rPr>
        <w:t xml:space="preserve">Butman D., Stackpoole S., Stets E., McDonald CP., Clow DW., Striegl RG. 2015. Aquatic carbon cycling in the conterminous United States and implications for terrestrial carbon accounting. </w:t>
      </w:r>
      <w:r w:rsidRPr="00797487">
        <w:rPr>
          <w:i/>
          <w:iCs/>
          <w:noProof/>
        </w:rPr>
        <w:t>Proceedings of the National Academy of Sciences</w:t>
      </w:r>
      <w:r w:rsidRPr="00797487">
        <w:rPr>
          <w:noProof/>
        </w:rPr>
        <w:t>:1–6. DOI: 10.1073/pnas.1512651112.</w:t>
      </w:r>
    </w:p>
    <w:p w:rsidR="00797487" w:rsidRPr="00797487" w:rsidRDefault="00797487" w:rsidP="00797487">
      <w:pPr>
        <w:widowControl w:val="0"/>
        <w:autoSpaceDE w:val="0"/>
        <w:autoSpaceDN w:val="0"/>
        <w:adjustRightInd w:val="0"/>
        <w:ind w:left="480" w:hanging="480"/>
        <w:rPr>
          <w:noProof/>
        </w:rPr>
      </w:pPr>
      <w:r w:rsidRPr="00797487">
        <w:rPr>
          <w:noProof/>
        </w:rPr>
        <w:t xml:space="preserve">Camacho C., Coulouris G., Avagyan V., Ma N., Papadopoulos J., Bealer K., Madden TL. 2009. BLAST plus : architecture and applications. </w:t>
      </w:r>
      <w:r w:rsidRPr="00797487">
        <w:rPr>
          <w:i/>
          <w:iCs/>
          <w:noProof/>
        </w:rPr>
        <w:t>BMC Bioinformatics</w:t>
      </w:r>
      <w:r w:rsidRPr="00797487">
        <w:rPr>
          <w:noProof/>
        </w:rPr>
        <w:t xml:space="preserve"> 10:1–9. DOI: Artn 421\nDoi 10.1186/1471-2105-10-421.</w:t>
      </w:r>
    </w:p>
    <w:p w:rsidR="00797487" w:rsidRPr="00797487" w:rsidRDefault="00797487" w:rsidP="00797487">
      <w:pPr>
        <w:widowControl w:val="0"/>
        <w:autoSpaceDE w:val="0"/>
        <w:autoSpaceDN w:val="0"/>
        <w:adjustRightInd w:val="0"/>
        <w:ind w:left="480" w:hanging="480"/>
        <w:rPr>
          <w:noProof/>
        </w:rPr>
      </w:pPr>
      <w:r w:rsidRPr="00797487">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97487">
        <w:rPr>
          <w:i/>
          <w:iCs/>
          <w:noProof/>
        </w:rPr>
        <w:t>The ISME Journal</w:t>
      </w:r>
      <w:r w:rsidRPr="00797487">
        <w:rPr>
          <w:noProof/>
        </w:rPr>
        <w:t xml:space="preserve"> 6:1621–1624. DOI: 10.1038/ismej.2012.8.</w:t>
      </w:r>
    </w:p>
    <w:p w:rsidR="00797487" w:rsidRPr="00797487" w:rsidRDefault="00797487" w:rsidP="00797487">
      <w:pPr>
        <w:widowControl w:val="0"/>
        <w:autoSpaceDE w:val="0"/>
        <w:autoSpaceDN w:val="0"/>
        <w:adjustRightInd w:val="0"/>
        <w:ind w:left="480" w:hanging="480"/>
        <w:rPr>
          <w:noProof/>
        </w:rPr>
      </w:pPr>
      <w:r w:rsidRPr="00797487">
        <w:rPr>
          <w:noProof/>
        </w:rPr>
        <w:t xml:space="preserve">Chistoserdova L., Kalyuzhnaya MG., Lidstrom ME. 2009. The Expanding World of Methylotrophic Metabolism. </w:t>
      </w:r>
      <w:r w:rsidRPr="00797487">
        <w:rPr>
          <w:i/>
          <w:iCs/>
          <w:noProof/>
        </w:rPr>
        <w:t>Annual Review of Microbiology</w:t>
      </w:r>
      <w:r w:rsidRPr="00797487">
        <w:rPr>
          <w:noProof/>
        </w:rPr>
        <w:t xml:space="preserve"> 63:477–499. DOI: 10.1146/annurev.micro.091208.073600.The.</w:t>
      </w:r>
    </w:p>
    <w:p w:rsidR="00797487" w:rsidRPr="00797487" w:rsidRDefault="00797487" w:rsidP="00797487">
      <w:pPr>
        <w:widowControl w:val="0"/>
        <w:autoSpaceDE w:val="0"/>
        <w:autoSpaceDN w:val="0"/>
        <w:adjustRightInd w:val="0"/>
        <w:ind w:left="480" w:hanging="480"/>
        <w:rPr>
          <w:noProof/>
        </w:rPr>
      </w:pPr>
      <w:r w:rsidRPr="00797487">
        <w:rPr>
          <w:noProof/>
        </w:rPr>
        <w:t xml:space="preserve">Cole JJ., Prairie YT., Caraco NF., McDowell WH., Tranvik LJ., Striegl RG., Duarte CM., Kortelainen P., Downing JA., Middelburg JJ., Melack J. 2007. Plumbing the Global Carbon Cycle: Integrating Inland Waters into the Terrestrial Carbon Budget. </w:t>
      </w:r>
      <w:r w:rsidRPr="00797487">
        <w:rPr>
          <w:i/>
          <w:iCs/>
          <w:noProof/>
        </w:rPr>
        <w:t>Ecosystems</w:t>
      </w:r>
      <w:r w:rsidRPr="00797487">
        <w:rPr>
          <w:noProof/>
        </w:rPr>
        <w:t xml:space="preserve"> 10:172–185. DOI: 10.1007/s10021-006-9013-8.</w:t>
      </w:r>
    </w:p>
    <w:p w:rsidR="00797487" w:rsidRPr="00797487" w:rsidRDefault="00797487" w:rsidP="00797487">
      <w:pPr>
        <w:widowControl w:val="0"/>
        <w:autoSpaceDE w:val="0"/>
        <w:autoSpaceDN w:val="0"/>
        <w:adjustRightInd w:val="0"/>
        <w:ind w:left="480" w:hanging="480"/>
        <w:rPr>
          <w:noProof/>
        </w:rPr>
      </w:pPr>
      <w:r w:rsidRPr="00797487">
        <w:rPr>
          <w:noProof/>
        </w:rPr>
        <w:t xml:space="preserve">Darling AE., Jospin G., Lowe E., Matsen FA., Bik HM., Eisen JA. 2014. PhyloSift: phylogenetic analysis of genomes and metagenomes. </w:t>
      </w:r>
      <w:r w:rsidRPr="00797487">
        <w:rPr>
          <w:i/>
          <w:iCs/>
          <w:noProof/>
        </w:rPr>
        <w:t>PeerJ</w:t>
      </w:r>
      <w:r w:rsidRPr="00797487">
        <w:rPr>
          <w:noProof/>
        </w:rPr>
        <w:t xml:space="preserve"> 2:e243. DOI: 10.7717/peerj.243.</w:t>
      </w:r>
    </w:p>
    <w:p w:rsidR="00797487" w:rsidRPr="00797487" w:rsidRDefault="00797487" w:rsidP="00797487">
      <w:pPr>
        <w:widowControl w:val="0"/>
        <w:autoSpaceDE w:val="0"/>
        <w:autoSpaceDN w:val="0"/>
        <w:adjustRightInd w:val="0"/>
        <w:ind w:left="480" w:hanging="480"/>
        <w:rPr>
          <w:noProof/>
        </w:rPr>
      </w:pPr>
      <w:r w:rsidRPr="00797487">
        <w:rPr>
          <w:noProof/>
        </w:rPr>
        <w:t xml:space="preserve">DeSantis TZ., Hugenholtz P., Larsen N., Rojas M., Brodie EL., Keller K., Huber T., Dalevi D., Hu P., Andersen GL. 2006. Greengenes, a chimera-checked 16S rRNA gene database and workbench compatible with ARB. </w:t>
      </w:r>
      <w:r w:rsidRPr="00797487">
        <w:rPr>
          <w:i/>
          <w:iCs/>
          <w:noProof/>
        </w:rPr>
        <w:t>Applied and Environmental Microbiology</w:t>
      </w:r>
      <w:r w:rsidRPr="00797487">
        <w:rPr>
          <w:noProof/>
        </w:rPr>
        <w:t xml:space="preserve"> 72:5069–5072. DOI: 10.1128/AEM.03006-05.</w:t>
      </w:r>
    </w:p>
    <w:p w:rsidR="00797487" w:rsidRPr="00797487" w:rsidRDefault="00797487" w:rsidP="00797487">
      <w:pPr>
        <w:widowControl w:val="0"/>
        <w:autoSpaceDE w:val="0"/>
        <w:autoSpaceDN w:val="0"/>
        <w:adjustRightInd w:val="0"/>
        <w:ind w:left="480" w:hanging="480"/>
        <w:rPr>
          <w:noProof/>
        </w:rPr>
      </w:pPr>
      <w:r w:rsidRPr="00797487">
        <w:rPr>
          <w:noProof/>
        </w:rPr>
        <w:t xml:space="preserve">Eiler A., Langenheder S., Bertilsson S., Tranvik LJ. 2003. Heterotrophic bacterial growth efficiency and community structure at different natural organic carbon concentrations. </w:t>
      </w:r>
      <w:r w:rsidRPr="00797487">
        <w:rPr>
          <w:i/>
          <w:iCs/>
          <w:noProof/>
        </w:rPr>
        <w:t>Applied and environmental microbiology</w:t>
      </w:r>
      <w:r w:rsidRPr="00797487">
        <w:rPr>
          <w:noProof/>
        </w:rPr>
        <w:t xml:space="preserve"> 69:3701–9. DOI: 10.1128/AEM.69.7.3701-3709.2003.</w:t>
      </w:r>
    </w:p>
    <w:p w:rsidR="00797487" w:rsidRPr="00797487" w:rsidRDefault="00797487" w:rsidP="00797487">
      <w:pPr>
        <w:widowControl w:val="0"/>
        <w:autoSpaceDE w:val="0"/>
        <w:autoSpaceDN w:val="0"/>
        <w:adjustRightInd w:val="0"/>
        <w:ind w:left="480" w:hanging="480"/>
        <w:rPr>
          <w:noProof/>
        </w:rPr>
      </w:pPr>
      <w:r w:rsidRPr="00797487">
        <w:rPr>
          <w:noProof/>
        </w:rPr>
        <w:t xml:space="preserve">Eiler A., Mondav R., Sinclair L., Fernandez-Vidal L., Scofield DG., Schwientek P., Martinez-Garcia M., Torrents D., McMahon KD., Andersson SG., Stepanauskas R., Woyke T., Bertilsson S. 2016. Tuning fresh: radiation through rewiring of central metabolism in streamlined bacteria. </w:t>
      </w:r>
      <w:r w:rsidRPr="00797487">
        <w:rPr>
          <w:i/>
          <w:iCs/>
          <w:noProof/>
        </w:rPr>
        <w:t>The ISME Journal</w:t>
      </w:r>
      <w:r w:rsidRPr="00797487">
        <w:rPr>
          <w:noProof/>
        </w:rPr>
        <w:t xml:space="preserve"> 10:1902–1914. DOI: 10.1038/ismej.2015.260.</w:t>
      </w:r>
    </w:p>
    <w:p w:rsidR="00797487" w:rsidRPr="00797487" w:rsidRDefault="00797487" w:rsidP="00797487">
      <w:pPr>
        <w:widowControl w:val="0"/>
        <w:autoSpaceDE w:val="0"/>
        <w:autoSpaceDN w:val="0"/>
        <w:adjustRightInd w:val="0"/>
        <w:ind w:left="480" w:hanging="480"/>
        <w:rPr>
          <w:noProof/>
        </w:rPr>
      </w:pPr>
      <w:r w:rsidRPr="00797487">
        <w:rPr>
          <w:noProof/>
        </w:rPr>
        <w:t xml:space="preserve">Engelbrektson AL., Kunin V., Wrighton KC., Zvenigorodsky N., Chen F., Ochman H., Hugenholtz P. 2010. Experimental factors affecting PCR-based estimates of microbial species richness and evenness. </w:t>
      </w:r>
      <w:r w:rsidRPr="00797487">
        <w:rPr>
          <w:i/>
          <w:iCs/>
          <w:noProof/>
        </w:rPr>
        <w:t>The ISME Journal</w:t>
      </w:r>
      <w:r w:rsidRPr="00797487">
        <w:rPr>
          <w:noProof/>
        </w:rPr>
        <w:t xml:space="preserve"> 4:642.</w:t>
      </w:r>
    </w:p>
    <w:p w:rsidR="00797487" w:rsidRPr="00797487" w:rsidRDefault="00797487" w:rsidP="00797487">
      <w:pPr>
        <w:widowControl w:val="0"/>
        <w:autoSpaceDE w:val="0"/>
        <w:autoSpaceDN w:val="0"/>
        <w:adjustRightInd w:val="0"/>
        <w:ind w:left="480" w:hanging="480"/>
        <w:rPr>
          <w:noProof/>
        </w:rPr>
      </w:pPr>
      <w:r w:rsidRPr="00797487">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97487">
        <w:rPr>
          <w:i/>
          <w:iCs/>
          <w:noProof/>
        </w:rPr>
        <w:t>The ISME Journal</w:t>
      </w:r>
      <w:r w:rsidRPr="00797487">
        <w:rPr>
          <w:noProof/>
        </w:rPr>
        <w:t xml:space="preserve"> 8:2503–16. DOI: 10.1038/ismej.2014.135.</w:t>
      </w:r>
    </w:p>
    <w:p w:rsidR="00797487" w:rsidRPr="00797487" w:rsidRDefault="00797487" w:rsidP="00797487">
      <w:pPr>
        <w:widowControl w:val="0"/>
        <w:autoSpaceDE w:val="0"/>
        <w:autoSpaceDN w:val="0"/>
        <w:adjustRightInd w:val="0"/>
        <w:ind w:left="480" w:hanging="480"/>
        <w:rPr>
          <w:noProof/>
        </w:rPr>
      </w:pPr>
      <w:r w:rsidRPr="00797487">
        <w:rPr>
          <w:noProof/>
        </w:rPr>
        <w:t xml:space="preserve">del Giorgio PA., Cole JJ., Cimbleris A. 1997. Respiration rates in bacteria exceed phytoplankton production in unproductive aquatic systems. </w:t>
      </w:r>
      <w:r w:rsidRPr="00797487">
        <w:rPr>
          <w:i/>
          <w:iCs/>
          <w:noProof/>
        </w:rPr>
        <w:t>Nature</w:t>
      </w:r>
      <w:r w:rsidRPr="00797487">
        <w:rPr>
          <w:noProof/>
        </w:rPr>
        <w:t xml:space="preserve"> 385:148–151.</w:t>
      </w:r>
    </w:p>
    <w:p w:rsidR="00797487" w:rsidRPr="00797487" w:rsidRDefault="00797487" w:rsidP="00797487">
      <w:pPr>
        <w:widowControl w:val="0"/>
        <w:autoSpaceDE w:val="0"/>
        <w:autoSpaceDN w:val="0"/>
        <w:adjustRightInd w:val="0"/>
        <w:ind w:left="480" w:hanging="480"/>
        <w:rPr>
          <w:noProof/>
        </w:rPr>
      </w:pPr>
      <w:r w:rsidRPr="00797487">
        <w:rPr>
          <w:noProof/>
        </w:rPr>
        <w:t xml:space="preserve">Giroldo D., Augusto A., Vieira H. 2005. Polymeric and free sugars released by three </w:t>
      </w:r>
      <w:r w:rsidRPr="00797487">
        <w:rPr>
          <w:noProof/>
        </w:rPr>
        <w:lastRenderedPageBreak/>
        <w:t xml:space="preserve">phytoplanktonic species from a freshwater tropical eutrophic reservoir. </w:t>
      </w:r>
      <w:r w:rsidRPr="00797487">
        <w:rPr>
          <w:i/>
          <w:iCs/>
          <w:noProof/>
        </w:rPr>
        <w:t>Journal of Plankton Research</w:t>
      </w:r>
      <w:r w:rsidRPr="00797487">
        <w:rPr>
          <w:noProof/>
        </w:rPr>
        <w:t xml:space="preserve"> 27:695–705. DOI: 10.1093/plankt/fbi043.</w:t>
      </w:r>
    </w:p>
    <w:p w:rsidR="00797487" w:rsidRPr="00797487" w:rsidRDefault="00797487" w:rsidP="00797487">
      <w:pPr>
        <w:widowControl w:val="0"/>
        <w:autoSpaceDE w:val="0"/>
        <w:autoSpaceDN w:val="0"/>
        <w:adjustRightInd w:val="0"/>
        <w:ind w:left="480" w:hanging="480"/>
        <w:rPr>
          <w:noProof/>
        </w:rPr>
      </w:pPr>
      <w:r w:rsidRPr="00797487">
        <w:rPr>
          <w:noProof/>
        </w:rPr>
        <w:t xml:space="preserve">Gong X., Garcia-Robledo E., Revsbech N-P., Schramm A. 2018. Gene Expression of Terminal Oxidases in Two Marine Bacterial Strains Exposed to Nanomolar Oxygen Concentrations. </w:t>
      </w:r>
      <w:r w:rsidRPr="00797487">
        <w:rPr>
          <w:i/>
          <w:iCs/>
          <w:noProof/>
        </w:rPr>
        <w:t>FEMS Microbiology Ecology</w:t>
      </w:r>
      <w:r w:rsidRPr="00797487">
        <w:rPr>
          <w:noProof/>
        </w:rPr>
        <w:t>. DOI: 10.1093/femsec/fiy072/4983120.</w:t>
      </w:r>
    </w:p>
    <w:p w:rsidR="00797487" w:rsidRPr="00797487" w:rsidRDefault="00797487" w:rsidP="00797487">
      <w:pPr>
        <w:widowControl w:val="0"/>
        <w:autoSpaceDE w:val="0"/>
        <w:autoSpaceDN w:val="0"/>
        <w:adjustRightInd w:val="0"/>
        <w:ind w:left="480" w:hanging="480"/>
        <w:rPr>
          <w:noProof/>
        </w:rPr>
      </w:pPr>
      <w:r w:rsidRPr="00797487">
        <w:rPr>
          <w:noProof/>
        </w:rPr>
        <w:t xml:space="preserve">Guillemette F., del Giorgio PA. 2011. Reconstructing the various facets of dissolved organic carbon bioavailability in freshwater ecosystems. </w:t>
      </w:r>
      <w:r w:rsidRPr="00797487">
        <w:rPr>
          <w:i/>
          <w:iCs/>
          <w:noProof/>
        </w:rPr>
        <w:t>Limnology and Oceanography</w:t>
      </w:r>
      <w:r w:rsidRPr="00797487">
        <w:rPr>
          <w:noProof/>
        </w:rPr>
        <w:t xml:space="preserve"> 56:734–748. DOI: 10.4319/lo.2011.56.2.0734.</w:t>
      </w:r>
    </w:p>
    <w:p w:rsidR="00797487" w:rsidRPr="00797487" w:rsidRDefault="00797487" w:rsidP="00797487">
      <w:pPr>
        <w:widowControl w:val="0"/>
        <w:autoSpaceDE w:val="0"/>
        <w:autoSpaceDN w:val="0"/>
        <w:adjustRightInd w:val="0"/>
        <w:ind w:left="480" w:hanging="480"/>
        <w:rPr>
          <w:noProof/>
        </w:rPr>
      </w:pPr>
      <w:r w:rsidRPr="00797487">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797487">
        <w:rPr>
          <w:i/>
          <w:iCs/>
          <w:noProof/>
        </w:rPr>
        <w:t>PLoS ONE</w:t>
      </w:r>
      <w:r w:rsidRPr="00797487">
        <w:rPr>
          <w:noProof/>
        </w:rPr>
        <w:t xml:space="preserve"> 7:e32772. DOI: 10.1371/journal.pone.0032772.</w:t>
      </w:r>
    </w:p>
    <w:p w:rsidR="00797487" w:rsidRPr="00797487" w:rsidRDefault="00797487" w:rsidP="00797487">
      <w:pPr>
        <w:widowControl w:val="0"/>
        <w:autoSpaceDE w:val="0"/>
        <w:autoSpaceDN w:val="0"/>
        <w:adjustRightInd w:val="0"/>
        <w:ind w:left="480" w:hanging="480"/>
        <w:rPr>
          <w:noProof/>
        </w:rPr>
      </w:pPr>
      <w:r w:rsidRPr="00797487">
        <w:rPr>
          <w:noProof/>
        </w:rPr>
        <w:t xml:space="preserve">Hall MW., Rohwer RR., Perrie J., McMahon KD., Beiko RG. 2017. Ananke: temporal clustering reveals ecological dynamics of microbial communities. </w:t>
      </w:r>
      <w:r w:rsidRPr="00797487">
        <w:rPr>
          <w:i/>
          <w:iCs/>
          <w:noProof/>
        </w:rPr>
        <w:t>PeerJ</w:t>
      </w:r>
      <w:r w:rsidRPr="00797487">
        <w:rPr>
          <w:noProof/>
        </w:rPr>
        <w:t xml:space="preserve"> 5:e3812. DOI: 10.7717/peerj.3812.</w:t>
      </w:r>
    </w:p>
    <w:p w:rsidR="00797487" w:rsidRPr="00797487" w:rsidRDefault="00797487" w:rsidP="00797487">
      <w:pPr>
        <w:widowControl w:val="0"/>
        <w:autoSpaceDE w:val="0"/>
        <w:autoSpaceDN w:val="0"/>
        <w:adjustRightInd w:val="0"/>
        <w:ind w:left="480" w:hanging="480"/>
        <w:rPr>
          <w:noProof/>
        </w:rPr>
      </w:pPr>
      <w:r w:rsidRPr="00797487">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797487">
        <w:rPr>
          <w:i/>
          <w:iCs/>
          <w:noProof/>
        </w:rPr>
        <w:t>mSystems</w:t>
      </w:r>
      <w:r w:rsidRPr="00797487">
        <w:rPr>
          <w:noProof/>
        </w:rPr>
        <w:t xml:space="preserve"> 2:e00091-17. DOI: 10.1128/mSystems.00091-17.</w:t>
      </w:r>
    </w:p>
    <w:p w:rsidR="00797487" w:rsidRPr="00797487" w:rsidRDefault="00797487" w:rsidP="00797487">
      <w:pPr>
        <w:widowControl w:val="0"/>
        <w:autoSpaceDE w:val="0"/>
        <w:autoSpaceDN w:val="0"/>
        <w:adjustRightInd w:val="0"/>
        <w:ind w:left="480" w:hanging="480"/>
        <w:rPr>
          <w:noProof/>
        </w:rPr>
      </w:pPr>
      <w:r w:rsidRPr="00797487">
        <w:rPr>
          <w:noProof/>
        </w:rPr>
        <w:t xml:space="preserve">Hanson TE., Tabita FR. 2001. A ribulose-1,5-bisphosphate carboxylase/oxygenase (RubisCO)-like protein from Chlorobium tepidum that is involved with sulfur metabolism and the response to oxidative stress. </w:t>
      </w:r>
      <w:r w:rsidRPr="00797487">
        <w:rPr>
          <w:i/>
          <w:iCs/>
          <w:noProof/>
        </w:rPr>
        <w:t>Proceedings of the National Academy of Sciences</w:t>
      </w:r>
      <w:r w:rsidRPr="00797487">
        <w:rPr>
          <w:noProof/>
        </w:rPr>
        <w:t xml:space="preserve"> 98:4397–4402. DOI: 10.1073/pnas.081610398.</w:t>
      </w:r>
    </w:p>
    <w:p w:rsidR="00797487" w:rsidRPr="00797487" w:rsidRDefault="00797487" w:rsidP="00797487">
      <w:pPr>
        <w:widowControl w:val="0"/>
        <w:autoSpaceDE w:val="0"/>
        <w:autoSpaceDN w:val="0"/>
        <w:adjustRightInd w:val="0"/>
        <w:ind w:left="480" w:hanging="480"/>
        <w:rPr>
          <w:noProof/>
        </w:rPr>
      </w:pPr>
      <w:r w:rsidRPr="00797487">
        <w:rPr>
          <w:noProof/>
        </w:rPr>
        <w:t xml:space="preserve">He S., Stevens SLR., Chan L-K., Bertilsson S., Glavina Del Rio T., Tringe SG., Malmstrom RR., McMahon KD. 2017. Ecophysiology of Freshwater Verrucomicrobia Inferred from Metagenome-Assembled Genomes. </w:t>
      </w:r>
      <w:r w:rsidRPr="00797487">
        <w:rPr>
          <w:i/>
          <w:iCs/>
          <w:noProof/>
        </w:rPr>
        <w:t>mSphere</w:t>
      </w:r>
      <w:r w:rsidRPr="00797487">
        <w:rPr>
          <w:noProof/>
        </w:rPr>
        <w:t xml:space="preserve"> 2:e00277-17. DOI: 10.1128/mSphere.00277-17.</w:t>
      </w:r>
    </w:p>
    <w:p w:rsidR="00797487" w:rsidRPr="00797487" w:rsidRDefault="00797487" w:rsidP="00797487">
      <w:pPr>
        <w:widowControl w:val="0"/>
        <w:autoSpaceDE w:val="0"/>
        <w:autoSpaceDN w:val="0"/>
        <w:adjustRightInd w:val="0"/>
        <w:ind w:left="480" w:hanging="480"/>
        <w:rPr>
          <w:noProof/>
        </w:rPr>
      </w:pPr>
      <w:r w:rsidRPr="00797487">
        <w:rPr>
          <w:noProof/>
        </w:rPr>
        <w:t xml:space="preserve">Holkenbrink C., Barbas SO., Mellerup A., Otaki H., Frigaard NU. 2011. Sulfur globule oxidation in green sulfur bacteria is dependent on the dissimilatory sulfite reductase system. </w:t>
      </w:r>
      <w:r w:rsidRPr="00797487">
        <w:rPr>
          <w:i/>
          <w:iCs/>
          <w:noProof/>
        </w:rPr>
        <w:t>Microbiology</w:t>
      </w:r>
      <w:r w:rsidRPr="00797487">
        <w:rPr>
          <w:noProof/>
        </w:rPr>
        <w:t xml:space="preserve"> 157:1229–1239. DOI: 10.1099/mic.0.044669-0.</w:t>
      </w:r>
    </w:p>
    <w:p w:rsidR="00797487" w:rsidRPr="00797487" w:rsidRDefault="00797487" w:rsidP="00797487">
      <w:pPr>
        <w:widowControl w:val="0"/>
        <w:autoSpaceDE w:val="0"/>
        <w:autoSpaceDN w:val="0"/>
        <w:adjustRightInd w:val="0"/>
        <w:ind w:left="480" w:hanging="480"/>
        <w:rPr>
          <w:noProof/>
        </w:rPr>
      </w:pPr>
      <w:r w:rsidRPr="00797487">
        <w:rPr>
          <w:noProof/>
        </w:rPr>
        <w:t xml:space="preserve">Hong S., Bunge J., Leslin C., Jeon S., Epstein SS. 2009. Polymerase chain reaction primers miss half of rRNA microbial diversity. </w:t>
      </w:r>
      <w:r w:rsidRPr="00797487">
        <w:rPr>
          <w:i/>
          <w:iCs/>
          <w:noProof/>
        </w:rPr>
        <w:t>The ISME Journal</w:t>
      </w:r>
      <w:r w:rsidRPr="00797487">
        <w:rPr>
          <w:noProof/>
        </w:rPr>
        <w:t xml:space="preserve"> 3:1365–1373. DOI: 10.1038/ismej.2009.89.</w:t>
      </w:r>
    </w:p>
    <w:p w:rsidR="00797487" w:rsidRPr="00797487" w:rsidRDefault="00797487" w:rsidP="00797487">
      <w:pPr>
        <w:widowControl w:val="0"/>
        <w:autoSpaceDE w:val="0"/>
        <w:autoSpaceDN w:val="0"/>
        <w:adjustRightInd w:val="0"/>
        <w:ind w:left="480" w:hanging="480"/>
        <w:rPr>
          <w:noProof/>
        </w:rPr>
      </w:pPr>
      <w:r w:rsidRPr="00797487">
        <w:rPr>
          <w:noProof/>
        </w:rPr>
        <w:t xml:space="preserve">Hyatt D., Chen GL., LoCascio PF., Land ML., Larimer FW., Hauser LJ. 2010. Prodigal: Prokaryotic gene recognition and translation initiation site identification. </w:t>
      </w:r>
      <w:r w:rsidRPr="00797487">
        <w:rPr>
          <w:i/>
          <w:iCs/>
          <w:noProof/>
        </w:rPr>
        <w:t>BMC Bioinformatics</w:t>
      </w:r>
      <w:r w:rsidRPr="00797487">
        <w:rPr>
          <w:noProof/>
        </w:rPr>
        <w:t xml:space="preserve"> 11. DOI: 10.1186/1471-2105-11-119.</w:t>
      </w:r>
    </w:p>
    <w:p w:rsidR="00797487" w:rsidRPr="00797487" w:rsidRDefault="00797487" w:rsidP="00797487">
      <w:pPr>
        <w:widowControl w:val="0"/>
        <w:autoSpaceDE w:val="0"/>
        <w:autoSpaceDN w:val="0"/>
        <w:adjustRightInd w:val="0"/>
        <w:ind w:left="480" w:hanging="480"/>
        <w:rPr>
          <w:noProof/>
        </w:rPr>
      </w:pPr>
      <w:r w:rsidRPr="00797487">
        <w:rPr>
          <w:noProof/>
        </w:rPr>
        <w:t xml:space="preserve">Igarashi K., Kashiwagi K. 1999. Polyamine transport in bacteria and yeast. </w:t>
      </w:r>
      <w:r w:rsidRPr="00797487">
        <w:rPr>
          <w:i/>
          <w:iCs/>
          <w:noProof/>
        </w:rPr>
        <w:t>Biochem. J.</w:t>
      </w:r>
      <w:r w:rsidRPr="00797487">
        <w:rPr>
          <w:noProof/>
        </w:rPr>
        <w:t xml:space="preserve"> 344:633–642.</w:t>
      </w:r>
    </w:p>
    <w:p w:rsidR="00797487" w:rsidRPr="00797487" w:rsidRDefault="00797487" w:rsidP="00797487">
      <w:pPr>
        <w:widowControl w:val="0"/>
        <w:autoSpaceDE w:val="0"/>
        <w:autoSpaceDN w:val="0"/>
        <w:adjustRightInd w:val="0"/>
        <w:ind w:left="480" w:hanging="480"/>
        <w:rPr>
          <w:noProof/>
        </w:rPr>
      </w:pPr>
      <w:r w:rsidRPr="00797487">
        <w:rPr>
          <w:noProof/>
        </w:rPr>
        <w:t xml:space="preserve">Jonsson A., Meili M., Bergström A-K., Jansson M. 2001. Whole-lake mineralization of allochthonous and autochthonous organic carbon in a large humic lake (örträsket, N. Sweden). </w:t>
      </w:r>
      <w:r w:rsidRPr="00797487">
        <w:rPr>
          <w:i/>
          <w:iCs/>
          <w:noProof/>
        </w:rPr>
        <w:t>Limnology and Oceanography</w:t>
      </w:r>
      <w:r w:rsidRPr="00797487">
        <w:rPr>
          <w:noProof/>
        </w:rPr>
        <w:t xml:space="preserve"> 46:1691–1700. DOI: 10.4319/lo.2001.46.7.1691.</w:t>
      </w:r>
    </w:p>
    <w:p w:rsidR="00797487" w:rsidRPr="00797487" w:rsidRDefault="00797487" w:rsidP="00797487">
      <w:pPr>
        <w:widowControl w:val="0"/>
        <w:autoSpaceDE w:val="0"/>
        <w:autoSpaceDN w:val="0"/>
        <w:adjustRightInd w:val="0"/>
        <w:ind w:left="480" w:hanging="480"/>
        <w:rPr>
          <w:noProof/>
        </w:rPr>
      </w:pPr>
      <w:r w:rsidRPr="00797487">
        <w:rPr>
          <w:noProof/>
        </w:rPr>
        <w:t xml:space="preserve">Jorgenson NO., Tranvik LJ., Edling H., Graneli W., Lindell M. 1998. Effects of sunlight on occurrence and bacterial turnover of specific carbon and nitrogen compounds in lake water. </w:t>
      </w:r>
      <w:r w:rsidRPr="00797487">
        <w:rPr>
          <w:i/>
          <w:iCs/>
          <w:noProof/>
        </w:rPr>
        <w:t>FEMS Microbiology Ecology</w:t>
      </w:r>
      <w:r w:rsidRPr="00797487">
        <w:rPr>
          <w:noProof/>
        </w:rPr>
        <w:t xml:space="preserve"> 25:217–227.</w:t>
      </w:r>
    </w:p>
    <w:p w:rsidR="00797487" w:rsidRPr="00797487" w:rsidRDefault="00797487" w:rsidP="00797487">
      <w:pPr>
        <w:widowControl w:val="0"/>
        <w:autoSpaceDE w:val="0"/>
        <w:autoSpaceDN w:val="0"/>
        <w:adjustRightInd w:val="0"/>
        <w:ind w:left="480" w:hanging="480"/>
        <w:rPr>
          <w:noProof/>
        </w:rPr>
      </w:pPr>
      <w:r w:rsidRPr="00797487">
        <w:rPr>
          <w:noProof/>
        </w:rPr>
        <w:t xml:space="preserve">Kalyuzhnaya MG., Beck DAC., Vorobev A., Smalley N., Kunkel DD., Lidstrom ME., </w:t>
      </w:r>
      <w:r w:rsidRPr="00797487">
        <w:rPr>
          <w:noProof/>
        </w:rPr>
        <w:lastRenderedPageBreak/>
        <w:t xml:space="preserve">Chistoserdova L. 2011. Novel methylotrophic isolates from lake sediment, description of Methylotenera versatilis sp. nov. and emended description of the genus methylotenera. </w:t>
      </w:r>
      <w:r w:rsidRPr="00797487">
        <w:rPr>
          <w:i/>
          <w:iCs/>
          <w:noProof/>
        </w:rPr>
        <w:t>International Journal of Systematic and Evolutionary Microbiology</w:t>
      </w:r>
      <w:r w:rsidRPr="00797487">
        <w:rPr>
          <w:noProof/>
        </w:rPr>
        <w:t xml:space="preserve"> 62:106–111. DOI: 10.1099/ijs.0.029165-0.</w:t>
      </w:r>
    </w:p>
    <w:p w:rsidR="00797487" w:rsidRPr="00797487" w:rsidRDefault="00797487" w:rsidP="00797487">
      <w:pPr>
        <w:widowControl w:val="0"/>
        <w:autoSpaceDE w:val="0"/>
        <w:autoSpaceDN w:val="0"/>
        <w:adjustRightInd w:val="0"/>
        <w:ind w:left="480" w:hanging="480"/>
        <w:rPr>
          <w:noProof/>
        </w:rPr>
      </w:pPr>
      <w:r w:rsidRPr="00797487">
        <w:rPr>
          <w:noProof/>
        </w:rPr>
        <w:t xml:space="preserve">Kanao T., Kawamura M., Fukui T., Atomi H., Imanaka T. 2002. Characterization of isocitrate dehydrogenase from the green sulfur bacterium chlorobium limicola: A carbon dioxide-fixing enzyme in the reductive tricarboxylic acid cycle. </w:t>
      </w:r>
      <w:r w:rsidRPr="00797487">
        <w:rPr>
          <w:i/>
          <w:iCs/>
          <w:noProof/>
        </w:rPr>
        <w:t>European Journal of Biochemistry</w:t>
      </w:r>
      <w:r w:rsidRPr="00797487">
        <w:rPr>
          <w:noProof/>
        </w:rPr>
        <w:t xml:space="preserve"> 269:1926–1931. DOI: 10.1046/j.1432-1327.2002.02849.x.</w:t>
      </w:r>
    </w:p>
    <w:p w:rsidR="00797487" w:rsidRPr="00797487" w:rsidRDefault="00797487" w:rsidP="00797487">
      <w:pPr>
        <w:widowControl w:val="0"/>
        <w:autoSpaceDE w:val="0"/>
        <w:autoSpaceDN w:val="0"/>
        <w:adjustRightInd w:val="0"/>
        <w:ind w:left="480" w:hanging="480"/>
        <w:rPr>
          <w:noProof/>
        </w:rPr>
      </w:pPr>
      <w:r w:rsidRPr="00797487">
        <w:rPr>
          <w:noProof/>
        </w:rPr>
        <w:t xml:space="preserve">Kang DD., Froula J., Egan R., Wang Z. 2015. MetaBAT, an efficient tool for accurately reconstructing single genomes from complex microbial communities. </w:t>
      </w:r>
      <w:r w:rsidRPr="00797487">
        <w:rPr>
          <w:i/>
          <w:iCs/>
          <w:noProof/>
        </w:rPr>
        <w:t>PeerJ</w:t>
      </w:r>
      <w:r w:rsidRPr="00797487">
        <w:rPr>
          <w:noProof/>
        </w:rPr>
        <w:t xml:space="preserve"> 3:e1165. DOI: 10.7717/peerj.1165.</w:t>
      </w:r>
    </w:p>
    <w:p w:rsidR="00797487" w:rsidRPr="00797487" w:rsidRDefault="00797487" w:rsidP="00797487">
      <w:pPr>
        <w:widowControl w:val="0"/>
        <w:autoSpaceDE w:val="0"/>
        <w:autoSpaceDN w:val="0"/>
        <w:adjustRightInd w:val="0"/>
        <w:ind w:left="480" w:hanging="480"/>
        <w:rPr>
          <w:noProof/>
        </w:rPr>
      </w:pPr>
      <w:r w:rsidRPr="00797487">
        <w:rPr>
          <w:noProof/>
        </w:rPr>
        <w:t xml:space="preserve">Karhunen J., Arvola L., Peura S., Tiirola M. 2013. Green sulphur bacteria as a component of the photosynthetic plankton community in small dimictic humic lakes with an anoxic hypolimnion. </w:t>
      </w:r>
      <w:r w:rsidRPr="00797487">
        <w:rPr>
          <w:i/>
          <w:iCs/>
          <w:noProof/>
        </w:rPr>
        <w:t>Aquatic Microbial Ecology</w:t>
      </w:r>
      <w:r w:rsidRPr="00797487">
        <w:rPr>
          <w:noProof/>
        </w:rPr>
        <w:t xml:space="preserve"> 68:267–272. DOI: 10.3354/ame01620.</w:t>
      </w:r>
    </w:p>
    <w:p w:rsidR="00797487" w:rsidRPr="00797487" w:rsidRDefault="00797487" w:rsidP="00797487">
      <w:pPr>
        <w:widowControl w:val="0"/>
        <w:autoSpaceDE w:val="0"/>
        <w:autoSpaceDN w:val="0"/>
        <w:adjustRightInd w:val="0"/>
        <w:ind w:left="480" w:hanging="480"/>
        <w:rPr>
          <w:noProof/>
        </w:rPr>
      </w:pPr>
      <w:r w:rsidRPr="00797487">
        <w:rPr>
          <w:noProof/>
        </w:rPr>
        <w:t xml:space="preserve">Kritzberg ES., Cole JJ., Pace ML., Granéli W., Bade DL. 2004. Autochthonous versus allochthonous carbon sources of bacteria: Results from whole-lake </w:t>
      </w:r>
      <w:r w:rsidRPr="00797487">
        <w:rPr>
          <w:noProof/>
          <w:vertAlign w:val="superscript"/>
        </w:rPr>
        <w:t>13</w:t>
      </w:r>
      <w:r w:rsidRPr="00797487">
        <w:rPr>
          <w:noProof/>
        </w:rPr>
        <w:t xml:space="preserve"> C addition experiments. </w:t>
      </w:r>
      <w:r w:rsidRPr="00797487">
        <w:rPr>
          <w:i/>
          <w:iCs/>
          <w:noProof/>
        </w:rPr>
        <w:t>Limnology and Oceanography</w:t>
      </w:r>
      <w:r w:rsidRPr="00797487">
        <w:rPr>
          <w:noProof/>
        </w:rPr>
        <w:t xml:space="preserve"> 49:588–596. DOI: 10.4319/lo.2004.49.2.0588.</w:t>
      </w:r>
    </w:p>
    <w:p w:rsidR="00797487" w:rsidRPr="00797487" w:rsidRDefault="00797487" w:rsidP="00797487">
      <w:pPr>
        <w:widowControl w:val="0"/>
        <w:autoSpaceDE w:val="0"/>
        <w:autoSpaceDN w:val="0"/>
        <w:adjustRightInd w:val="0"/>
        <w:ind w:left="480" w:hanging="480"/>
        <w:rPr>
          <w:noProof/>
        </w:rPr>
      </w:pPr>
      <w:r w:rsidRPr="00797487">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97487">
        <w:rPr>
          <w:i/>
          <w:iCs/>
          <w:noProof/>
        </w:rPr>
        <w:t>Molecular Microbiology</w:t>
      </w:r>
      <w:r w:rsidRPr="00797487">
        <w:rPr>
          <w:noProof/>
        </w:rPr>
        <w:t xml:space="preserve"> 75:426–439. DOI: 10.1111/j.1365-2958.2009.06989.x.</w:t>
      </w:r>
    </w:p>
    <w:p w:rsidR="00797487" w:rsidRPr="00797487" w:rsidRDefault="00797487" w:rsidP="00797487">
      <w:pPr>
        <w:widowControl w:val="0"/>
        <w:autoSpaceDE w:val="0"/>
        <w:autoSpaceDN w:val="0"/>
        <w:adjustRightInd w:val="0"/>
        <w:ind w:left="480" w:hanging="480"/>
        <w:rPr>
          <w:noProof/>
        </w:rPr>
      </w:pPr>
      <w:r w:rsidRPr="00797487">
        <w:rPr>
          <w:noProof/>
        </w:rPr>
        <w:t xml:space="preserve">Li H., Durbin R. 2010. Fast and accurate long-read alignment with Burrows-Wheeler transform. </w:t>
      </w:r>
      <w:r w:rsidRPr="00797487">
        <w:rPr>
          <w:i/>
          <w:iCs/>
          <w:noProof/>
        </w:rPr>
        <w:t>Bioinformatics</w:t>
      </w:r>
      <w:r w:rsidRPr="00797487">
        <w:rPr>
          <w:noProof/>
        </w:rPr>
        <w:t xml:space="preserve"> 26:589–595. DOI: 10.1093/bioinformatics/btp698.</w:t>
      </w:r>
    </w:p>
    <w:p w:rsidR="00797487" w:rsidRPr="00797487" w:rsidRDefault="00797487" w:rsidP="00797487">
      <w:pPr>
        <w:widowControl w:val="0"/>
        <w:autoSpaceDE w:val="0"/>
        <w:autoSpaceDN w:val="0"/>
        <w:adjustRightInd w:val="0"/>
        <w:ind w:left="480" w:hanging="480"/>
        <w:rPr>
          <w:noProof/>
        </w:rPr>
      </w:pPr>
      <w:r w:rsidRPr="00797487">
        <w:rPr>
          <w:noProof/>
        </w:rPr>
        <w:t xml:space="preserve">Linz AM., Crary BC., Shade A., Owens S., Gilbert JA., Knight R., McMahon KD. 2017. Bacterial Community Composition and Dynamics Spanning Five Years in Freshwater Bog Lakes. </w:t>
      </w:r>
      <w:r w:rsidRPr="00797487">
        <w:rPr>
          <w:i/>
          <w:iCs/>
          <w:noProof/>
        </w:rPr>
        <w:t>mSphere</w:t>
      </w:r>
      <w:r w:rsidRPr="00797487">
        <w:rPr>
          <w:noProof/>
        </w:rPr>
        <w:t xml:space="preserve"> 2:1–15. DOI: e00169-17.</w:t>
      </w:r>
    </w:p>
    <w:p w:rsidR="00797487" w:rsidRPr="00797487" w:rsidRDefault="00797487" w:rsidP="00797487">
      <w:pPr>
        <w:widowControl w:val="0"/>
        <w:autoSpaceDE w:val="0"/>
        <w:autoSpaceDN w:val="0"/>
        <w:adjustRightInd w:val="0"/>
        <w:ind w:left="480" w:hanging="480"/>
        <w:rPr>
          <w:noProof/>
        </w:rPr>
      </w:pPr>
      <w:r w:rsidRPr="00797487">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97487">
        <w:rPr>
          <w:i/>
          <w:iCs/>
          <w:noProof/>
        </w:rPr>
        <w:t>GigaScience</w:t>
      </w:r>
      <w:r w:rsidRPr="00797487">
        <w:rPr>
          <w:noProof/>
        </w:rPr>
        <w:t xml:space="preserve"> 1:1–6. DOI: 10.1186/2047-217X-1-18.</w:t>
      </w:r>
    </w:p>
    <w:p w:rsidR="00797487" w:rsidRPr="00797487" w:rsidRDefault="00797487" w:rsidP="00797487">
      <w:pPr>
        <w:widowControl w:val="0"/>
        <w:autoSpaceDE w:val="0"/>
        <w:autoSpaceDN w:val="0"/>
        <w:adjustRightInd w:val="0"/>
        <w:ind w:left="480" w:hanging="480"/>
        <w:rPr>
          <w:noProof/>
        </w:rPr>
      </w:pPr>
      <w:r w:rsidRPr="00797487">
        <w:rPr>
          <w:noProof/>
        </w:rPr>
        <w:t xml:space="preserve">Magooc T., Salzberg SL. 2011. FLASH: Fast length adjustment of short reads to improve genome assemblies. </w:t>
      </w:r>
      <w:r w:rsidRPr="00797487">
        <w:rPr>
          <w:i/>
          <w:iCs/>
          <w:noProof/>
        </w:rPr>
        <w:t>Bioinformatics</w:t>
      </w:r>
      <w:r w:rsidRPr="00797487">
        <w:rPr>
          <w:noProof/>
        </w:rPr>
        <w:t xml:space="preserve"> 27:2957–2963. DOI: 10.1093/bioinformatics/btr507.</w:t>
      </w:r>
    </w:p>
    <w:p w:rsidR="00797487" w:rsidRPr="00797487" w:rsidRDefault="00797487" w:rsidP="00797487">
      <w:pPr>
        <w:widowControl w:val="0"/>
        <w:autoSpaceDE w:val="0"/>
        <w:autoSpaceDN w:val="0"/>
        <w:adjustRightInd w:val="0"/>
        <w:ind w:left="480" w:hanging="480"/>
        <w:rPr>
          <w:noProof/>
        </w:rPr>
      </w:pPr>
      <w:r w:rsidRPr="00797487">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797487">
        <w:rPr>
          <w:i/>
          <w:iCs/>
          <w:noProof/>
        </w:rPr>
        <w:t>Nucleic Acids Research</w:t>
      </w:r>
      <w:r w:rsidRPr="00797487">
        <w:rPr>
          <w:noProof/>
        </w:rPr>
        <w:t xml:space="preserve"> 40:115–122. DOI: 10.1093/nar/gkr1044.</w:t>
      </w:r>
    </w:p>
    <w:p w:rsidR="00797487" w:rsidRPr="00797487" w:rsidRDefault="00797487" w:rsidP="00797487">
      <w:pPr>
        <w:widowControl w:val="0"/>
        <w:autoSpaceDE w:val="0"/>
        <w:autoSpaceDN w:val="0"/>
        <w:adjustRightInd w:val="0"/>
        <w:ind w:left="480" w:hanging="480"/>
        <w:rPr>
          <w:noProof/>
        </w:rPr>
      </w:pPr>
      <w:r w:rsidRPr="00797487">
        <w:rPr>
          <w:noProof/>
        </w:rPr>
        <w:t xml:space="preserve">Martinez-Garcia M., Swan BK., Poulton NJ., Gomez ML., Masland D., Sieracki ME., Stepanauskas R. 2012. High-throughput single-cell sequencing identifies photoheterotrophs and chemoautotrophs in freshwater bacterioplankton. </w:t>
      </w:r>
      <w:r w:rsidRPr="00797487">
        <w:rPr>
          <w:i/>
          <w:iCs/>
          <w:noProof/>
        </w:rPr>
        <w:t>The ISME Journal</w:t>
      </w:r>
      <w:r w:rsidRPr="00797487">
        <w:rPr>
          <w:noProof/>
        </w:rPr>
        <w:t xml:space="preserve"> 6:113–123. DOI: 10.1038/ismej.2011.84.</w:t>
      </w:r>
    </w:p>
    <w:p w:rsidR="00797487" w:rsidRPr="00797487" w:rsidRDefault="00797487" w:rsidP="00797487">
      <w:pPr>
        <w:widowControl w:val="0"/>
        <w:autoSpaceDE w:val="0"/>
        <w:autoSpaceDN w:val="0"/>
        <w:adjustRightInd w:val="0"/>
        <w:ind w:left="480" w:hanging="480"/>
        <w:rPr>
          <w:noProof/>
        </w:rPr>
      </w:pPr>
      <w:r w:rsidRPr="00797487">
        <w:rPr>
          <w:noProof/>
        </w:rPr>
        <w:t xml:space="preserve">Mou X., Vila-Costa M., Sun S., Zhao W., Sharma S., Moran MA. 2011. Metatranscriptomic signature of exogenous polyamine utilization by coastal bacterioplankton. </w:t>
      </w:r>
      <w:r w:rsidRPr="00797487">
        <w:rPr>
          <w:i/>
          <w:iCs/>
          <w:noProof/>
        </w:rPr>
        <w:t>Environmental Microbiology</w:t>
      </w:r>
      <w:r w:rsidRPr="00797487">
        <w:rPr>
          <w:noProof/>
        </w:rPr>
        <w:t xml:space="preserve"> 3:798–806. DOI: 10.1111/j.1758-2229.2011.00289.x.</w:t>
      </w:r>
    </w:p>
    <w:p w:rsidR="00797487" w:rsidRPr="00797487" w:rsidRDefault="00797487" w:rsidP="00797487">
      <w:pPr>
        <w:widowControl w:val="0"/>
        <w:autoSpaceDE w:val="0"/>
        <w:autoSpaceDN w:val="0"/>
        <w:adjustRightInd w:val="0"/>
        <w:ind w:left="480" w:hanging="480"/>
        <w:rPr>
          <w:noProof/>
        </w:rPr>
      </w:pPr>
      <w:r w:rsidRPr="00797487">
        <w:rPr>
          <w:noProof/>
        </w:rPr>
        <w:t xml:space="preserve">Newton RJ., Jones SE., Eiler A., McMahon KD., Bertilsson S. 2011. A guide to the natural history of freshwater lake bacteria. </w:t>
      </w:r>
      <w:r w:rsidRPr="00797487">
        <w:rPr>
          <w:i/>
          <w:iCs/>
          <w:noProof/>
        </w:rPr>
        <w:t>Microbiology and Molecular Biology Reviews</w:t>
      </w:r>
      <w:r w:rsidRPr="00797487">
        <w:rPr>
          <w:noProof/>
        </w:rPr>
        <w:t xml:space="preserve"> 75:14–49. </w:t>
      </w:r>
      <w:r w:rsidRPr="00797487">
        <w:rPr>
          <w:noProof/>
        </w:rPr>
        <w:lastRenderedPageBreak/>
        <w:t>DOI: 10.1128/MMBR.00028-10.</w:t>
      </w:r>
    </w:p>
    <w:p w:rsidR="00797487" w:rsidRPr="00797487" w:rsidRDefault="00797487" w:rsidP="00797487">
      <w:pPr>
        <w:widowControl w:val="0"/>
        <w:autoSpaceDE w:val="0"/>
        <w:autoSpaceDN w:val="0"/>
        <w:adjustRightInd w:val="0"/>
        <w:ind w:left="480" w:hanging="480"/>
        <w:rPr>
          <w:noProof/>
        </w:rPr>
      </w:pPr>
      <w:r w:rsidRPr="00797487">
        <w:rPr>
          <w:noProof/>
        </w:rPr>
        <w:t xml:space="preserve">Parks DH., Imelfort M., Skennerton CT., Hugenholtz P., Tyson GW. 2015. CheckM: assessing the quality of microbial genomes recovered from isolates, single cells, and metagenomes. </w:t>
      </w:r>
      <w:r w:rsidRPr="00797487">
        <w:rPr>
          <w:i/>
          <w:iCs/>
          <w:noProof/>
        </w:rPr>
        <w:t>Genome Research</w:t>
      </w:r>
      <w:r w:rsidRPr="00797487">
        <w:rPr>
          <w:noProof/>
        </w:rPr>
        <w:t xml:space="preserve"> 25:1043–1055.</w:t>
      </w:r>
    </w:p>
    <w:p w:rsidR="00797487" w:rsidRPr="00797487" w:rsidRDefault="00797487" w:rsidP="00797487">
      <w:pPr>
        <w:widowControl w:val="0"/>
        <w:autoSpaceDE w:val="0"/>
        <w:autoSpaceDN w:val="0"/>
        <w:adjustRightInd w:val="0"/>
        <w:ind w:left="480" w:hanging="480"/>
        <w:rPr>
          <w:noProof/>
        </w:rPr>
      </w:pPr>
      <w:r w:rsidRPr="00797487">
        <w:rPr>
          <w:noProof/>
        </w:rPr>
        <w:t xml:space="preserve">Paver SF., Kent AD. 2017. Temporal Patterns in Glycolate-Utilizing Bacterial Community Composition Correlate with Phytoplankton Population Dynamics in Humic Lakes. </w:t>
      </w:r>
      <w:r w:rsidRPr="00797487">
        <w:rPr>
          <w:i/>
          <w:iCs/>
          <w:noProof/>
        </w:rPr>
        <w:t>Microbial Ecology</w:t>
      </w:r>
      <w:r w:rsidRPr="00797487">
        <w:rPr>
          <w:noProof/>
        </w:rPr>
        <w:t xml:space="preserve"> 60:406–418. DOI: 10.1007/S00248-0.</w:t>
      </w:r>
    </w:p>
    <w:p w:rsidR="00797487" w:rsidRPr="00797487" w:rsidRDefault="00797487" w:rsidP="00797487">
      <w:pPr>
        <w:widowControl w:val="0"/>
        <w:autoSpaceDE w:val="0"/>
        <w:autoSpaceDN w:val="0"/>
        <w:adjustRightInd w:val="0"/>
        <w:ind w:left="480" w:hanging="480"/>
        <w:rPr>
          <w:noProof/>
        </w:rPr>
      </w:pPr>
      <w:r w:rsidRPr="00797487">
        <w:rPr>
          <w:noProof/>
        </w:rPr>
        <w:t xml:space="preserve">Peters JW., Schut GJ., Boyd ES., Mulder DW., Shepard EM., Broderick JB., King PW., Adams MWW. 2015. [FeFe]- and [NiFe]-hydrogenase diversity, mechanism, and maturation. </w:t>
      </w:r>
      <w:r w:rsidRPr="00797487">
        <w:rPr>
          <w:i/>
          <w:iCs/>
          <w:noProof/>
        </w:rPr>
        <w:t>Biochimica et Biophysica Acta - Molecular Cell Research</w:t>
      </w:r>
      <w:r w:rsidRPr="00797487">
        <w:rPr>
          <w:noProof/>
        </w:rPr>
        <w:t xml:space="preserve"> 1853:1350–1369. DOI: 10.1016/j.bbamcr.2014.11.021.</w:t>
      </w:r>
    </w:p>
    <w:p w:rsidR="00797487" w:rsidRPr="00797487" w:rsidRDefault="00797487" w:rsidP="00797487">
      <w:pPr>
        <w:widowControl w:val="0"/>
        <w:autoSpaceDE w:val="0"/>
        <w:autoSpaceDN w:val="0"/>
        <w:adjustRightInd w:val="0"/>
        <w:ind w:left="480" w:hanging="480"/>
        <w:rPr>
          <w:noProof/>
        </w:rPr>
      </w:pPr>
      <w:r w:rsidRPr="00797487">
        <w:rPr>
          <w:noProof/>
        </w:rPr>
        <w:t xml:space="preserve">Peura S., Eiler A., Bertilsson S., Nykänen H., Tiirola M., Jones RI. 2012. Distinct and diverse anaerobic bacterial communities in boreal lakes dominated by candidate division OD1. </w:t>
      </w:r>
      <w:r w:rsidRPr="00797487">
        <w:rPr>
          <w:i/>
          <w:iCs/>
          <w:noProof/>
        </w:rPr>
        <w:t>The ISME journal</w:t>
      </w:r>
      <w:r w:rsidRPr="00797487">
        <w:rPr>
          <w:noProof/>
        </w:rPr>
        <w:t xml:space="preserve"> 6:1640–52. DOI: 10.1038/ismej.2012.21.</w:t>
      </w:r>
    </w:p>
    <w:p w:rsidR="00797487" w:rsidRPr="00797487" w:rsidRDefault="00797487" w:rsidP="00797487">
      <w:pPr>
        <w:widowControl w:val="0"/>
        <w:autoSpaceDE w:val="0"/>
        <w:autoSpaceDN w:val="0"/>
        <w:adjustRightInd w:val="0"/>
        <w:ind w:left="480" w:hanging="480"/>
        <w:rPr>
          <w:noProof/>
        </w:rPr>
      </w:pPr>
      <w:r w:rsidRPr="00797487">
        <w:rPr>
          <w:noProof/>
        </w:rPr>
        <w:t xml:space="preserve">Peura S., Sinclair L., Bertilsson S., Eiler A. 2015. Metagenomic insights into strategies of aerobic and anaerobic carbon and nitrogen transformation in boreal lakes. </w:t>
      </w:r>
      <w:r w:rsidRPr="00797487">
        <w:rPr>
          <w:i/>
          <w:iCs/>
          <w:noProof/>
        </w:rPr>
        <w:t>Scientific Reports</w:t>
      </w:r>
      <w:r w:rsidRPr="00797487">
        <w:rPr>
          <w:noProof/>
        </w:rPr>
        <w:t xml:space="preserve"> 5:12102. DOI: 10.1038/srep12102.</w:t>
      </w:r>
    </w:p>
    <w:p w:rsidR="00797487" w:rsidRPr="00797487" w:rsidRDefault="00797487" w:rsidP="00797487">
      <w:pPr>
        <w:widowControl w:val="0"/>
        <w:autoSpaceDE w:val="0"/>
        <w:autoSpaceDN w:val="0"/>
        <w:adjustRightInd w:val="0"/>
        <w:ind w:left="480" w:hanging="480"/>
        <w:rPr>
          <w:noProof/>
        </w:rPr>
      </w:pPr>
      <w:r w:rsidRPr="00797487">
        <w:rPr>
          <w:noProof/>
        </w:rPr>
        <w:t xml:space="preserve">Pomeroy LR., Wiebe WJ. 1988. Energetics of microbial food webs. </w:t>
      </w:r>
      <w:r w:rsidRPr="00797487">
        <w:rPr>
          <w:i/>
          <w:iCs/>
          <w:noProof/>
        </w:rPr>
        <w:t>Hydrobiologia</w:t>
      </w:r>
      <w:r w:rsidRPr="00797487">
        <w:rPr>
          <w:noProof/>
        </w:rPr>
        <w:t xml:space="preserve"> 159:7–18. DOI: 10.1007/BF00007363.</w:t>
      </w:r>
    </w:p>
    <w:p w:rsidR="00797487" w:rsidRPr="00797487" w:rsidRDefault="00797487" w:rsidP="00797487">
      <w:pPr>
        <w:widowControl w:val="0"/>
        <w:autoSpaceDE w:val="0"/>
        <w:autoSpaceDN w:val="0"/>
        <w:adjustRightInd w:val="0"/>
        <w:ind w:left="480" w:hanging="480"/>
        <w:rPr>
          <w:noProof/>
        </w:rPr>
      </w:pPr>
      <w:r w:rsidRPr="00797487">
        <w:rPr>
          <w:noProof/>
        </w:rPr>
        <w:t xml:space="preserve">Price MN., Dehal PS., Arkin AP. 2010. FastTree 2 - Approximately maximum-likelihood trees for large alignments. </w:t>
      </w:r>
      <w:r w:rsidRPr="00797487">
        <w:rPr>
          <w:i/>
          <w:iCs/>
          <w:noProof/>
        </w:rPr>
        <w:t>PLOS ONE</w:t>
      </w:r>
      <w:r w:rsidRPr="00797487">
        <w:rPr>
          <w:noProof/>
        </w:rPr>
        <w:t xml:space="preserve"> 5. DOI: 10.1371/journal.pone.0009490.</w:t>
      </w:r>
    </w:p>
    <w:p w:rsidR="00797487" w:rsidRPr="00797487" w:rsidRDefault="00797487" w:rsidP="00797487">
      <w:pPr>
        <w:widowControl w:val="0"/>
        <w:autoSpaceDE w:val="0"/>
        <w:autoSpaceDN w:val="0"/>
        <w:adjustRightInd w:val="0"/>
        <w:ind w:left="480" w:hanging="480"/>
        <w:rPr>
          <w:noProof/>
        </w:rPr>
      </w:pPr>
      <w:r w:rsidRPr="00797487">
        <w:rPr>
          <w:noProof/>
        </w:rPr>
        <w:t xml:space="preserve">Ramachandran A., Walsh DA. 2015. Investigation of XoxF methanol dehydrogenases reveals new methylotrophic bacteria in pelagic marine and freshwater ecosystems. </w:t>
      </w:r>
      <w:r w:rsidRPr="00797487">
        <w:rPr>
          <w:i/>
          <w:iCs/>
          <w:noProof/>
        </w:rPr>
        <w:t>FEMS Microbiology Ecology</w:t>
      </w:r>
      <w:r w:rsidRPr="00797487">
        <w:rPr>
          <w:noProof/>
        </w:rPr>
        <w:t xml:space="preserve"> 91:fiv105. DOI: 10.1093/femsec/fiv105.</w:t>
      </w:r>
    </w:p>
    <w:p w:rsidR="00797487" w:rsidRPr="00797487" w:rsidRDefault="00797487" w:rsidP="00797487">
      <w:pPr>
        <w:widowControl w:val="0"/>
        <w:autoSpaceDE w:val="0"/>
        <w:autoSpaceDN w:val="0"/>
        <w:adjustRightInd w:val="0"/>
        <w:ind w:left="480" w:hanging="480"/>
        <w:rPr>
          <w:noProof/>
        </w:rPr>
      </w:pPr>
      <w:r w:rsidRPr="00797487">
        <w:rPr>
          <w:noProof/>
        </w:rPr>
        <w:t xml:space="preserve">Ramanan R., Kim B-H., Cho D-H., Oh H-M., Kim H-S. 2015. Algae–bacteria interactions: evolution, ecology and emerging applications. </w:t>
      </w:r>
      <w:r w:rsidRPr="00797487">
        <w:rPr>
          <w:i/>
          <w:iCs/>
          <w:noProof/>
        </w:rPr>
        <w:t>Biotechnology Advances</w:t>
      </w:r>
      <w:r w:rsidRPr="00797487">
        <w:rPr>
          <w:noProof/>
        </w:rPr>
        <w:t>. DOI: 10.1016/j.biotechadv.2015.12.003.</w:t>
      </w:r>
    </w:p>
    <w:p w:rsidR="00797487" w:rsidRPr="00797487" w:rsidRDefault="00797487" w:rsidP="00797487">
      <w:pPr>
        <w:widowControl w:val="0"/>
        <w:autoSpaceDE w:val="0"/>
        <w:autoSpaceDN w:val="0"/>
        <w:adjustRightInd w:val="0"/>
        <w:ind w:left="480" w:hanging="480"/>
        <w:rPr>
          <w:noProof/>
        </w:rPr>
      </w:pPr>
      <w:r w:rsidRPr="00797487">
        <w:rPr>
          <w:noProof/>
        </w:rPr>
        <w:t xml:space="preserve">Remsen CC., Carpenter EJ., Schroeder BW. 1972. Competition for Urea among Estuarine Microorganisms. </w:t>
      </w:r>
      <w:r w:rsidRPr="00797487">
        <w:rPr>
          <w:i/>
          <w:iCs/>
          <w:noProof/>
        </w:rPr>
        <w:t>Ecological Society of America</w:t>
      </w:r>
      <w:r w:rsidRPr="00797487">
        <w:rPr>
          <w:noProof/>
        </w:rPr>
        <w:t xml:space="preserve"> 53:921–926.</w:t>
      </w:r>
    </w:p>
    <w:p w:rsidR="00797487" w:rsidRPr="00797487" w:rsidRDefault="00797487" w:rsidP="00797487">
      <w:pPr>
        <w:widowControl w:val="0"/>
        <w:autoSpaceDE w:val="0"/>
        <w:autoSpaceDN w:val="0"/>
        <w:adjustRightInd w:val="0"/>
        <w:ind w:left="480" w:hanging="480"/>
        <w:rPr>
          <w:noProof/>
        </w:rPr>
      </w:pPr>
      <w:r w:rsidRPr="00797487">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97487">
        <w:rPr>
          <w:i/>
          <w:iCs/>
          <w:noProof/>
        </w:rPr>
        <w:t>Nature</w:t>
      </w:r>
      <w:r w:rsidRPr="00797487">
        <w:rPr>
          <w:noProof/>
        </w:rPr>
        <w:t xml:space="preserve"> 499:431–437. DOI: 10.1038/nature12352.</w:t>
      </w:r>
    </w:p>
    <w:p w:rsidR="00797487" w:rsidRPr="00797487" w:rsidRDefault="00797487" w:rsidP="00797487">
      <w:pPr>
        <w:widowControl w:val="0"/>
        <w:autoSpaceDE w:val="0"/>
        <w:autoSpaceDN w:val="0"/>
        <w:adjustRightInd w:val="0"/>
        <w:ind w:left="480" w:hanging="480"/>
        <w:rPr>
          <w:noProof/>
        </w:rPr>
      </w:pPr>
      <w:r w:rsidRPr="00797487">
        <w:rPr>
          <w:noProof/>
        </w:rPr>
        <w:t xml:space="preserve">Rognes T., Flouri T., Nichols B., Quince C., Mahé F. 2016. VSEARCH: a versatile open source tool for metagenomics. </w:t>
      </w:r>
      <w:r w:rsidRPr="00797487">
        <w:rPr>
          <w:i/>
          <w:iCs/>
          <w:noProof/>
        </w:rPr>
        <w:t>PeerJ</w:t>
      </w:r>
      <w:r w:rsidRPr="00797487">
        <w:rPr>
          <w:noProof/>
        </w:rPr>
        <w:t xml:space="preserve"> 4:1–18. DOI: 10.7717/peerj.2584.</w:t>
      </w:r>
    </w:p>
    <w:p w:rsidR="00797487" w:rsidRPr="00797487" w:rsidRDefault="00797487" w:rsidP="00797487">
      <w:pPr>
        <w:widowControl w:val="0"/>
        <w:autoSpaceDE w:val="0"/>
        <w:autoSpaceDN w:val="0"/>
        <w:adjustRightInd w:val="0"/>
        <w:ind w:left="480" w:hanging="480"/>
        <w:rPr>
          <w:noProof/>
        </w:rPr>
      </w:pPr>
      <w:r w:rsidRPr="00797487">
        <w:rPr>
          <w:noProof/>
        </w:rPr>
        <w:t xml:space="preserve">Rohwer RR., Hamilton JJ., Newton RJ., Mcmahon KD. 2017. TaxAss : Leveraging a Custom Freshwater Achieves Fine-Scale Taxonomic Resolution. </w:t>
      </w:r>
      <w:r w:rsidRPr="00797487">
        <w:rPr>
          <w:i/>
          <w:iCs/>
          <w:noProof/>
        </w:rPr>
        <w:t>bioRxiv</w:t>
      </w:r>
      <w:r w:rsidRPr="00797487">
        <w:rPr>
          <w:noProof/>
        </w:rPr>
        <w:t>.</w:t>
      </w:r>
    </w:p>
    <w:p w:rsidR="00797487" w:rsidRPr="00797487" w:rsidRDefault="00797487" w:rsidP="00797487">
      <w:pPr>
        <w:widowControl w:val="0"/>
        <w:autoSpaceDE w:val="0"/>
        <w:autoSpaceDN w:val="0"/>
        <w:adjustRightInd w:val="0"/>
        <w:ind w:left="480" w:hanging="480"/>
        <w:rPr>
          <w:noProof/>
        </w:rPr>
      </w:pPr>
      <w:r w:rsidRPr="00797487">
        <w:rPr>
          <w:noProof/>
        </w:rPr>
        <w:t xml:space="preserve">Roux S., Chan LK., Egan R., Malmstrom RR., McMahon KD., Sullivan MB. 2017. Ecogenomics of virophages and their giant virus hosts assessed through time series metagenomics. </w:t>
      </w:r>
      <w:r w:rsidRPr="00797487">
        <w:rPr>
          <w:i/>
          <w:iCs/>
          <w:noProof/>
        </w:rPr>
        <w:t>Nature Communications</w:t>
      </w:r>
      <w:r w:rsidRPr="00797487">
        <w:rPr>
          <w:noProof/>
        </w:rPr>
        <w:t xml:space="preserve"> 8. DOI: 10.1038/s41467-017-01086-2.</w:t>
      </w:r>
    </w:p>
    <w:p w:rsidR="00797487" w:rsidRPr="00797487" w:rsidRDefault="00797487" w:rsidP="00797487">
      <w:pPr>
        <w:widowControl w:val="0"/>
        <w:autoSpaceDE w:val="0"/>
        <w:autoSpaceDN w:val="0"/>
        <w:adjustRightInd w:val="0"/>
        <w:ind w:left="480" w:hanging="480"/>
        <w:rPr>
          <w:noProof/>
        </w:rPr>
      </w:pPr>
      <w:r w:rsidRPr="00797487">
        <w:rPr>
          <w:noProof/>
        </w:rPr>
        <w:t xml:space="preserve">Salcher MM., Neuenschwander SM., Posch T., Pernthaler J. 2015. The ecology of pelagic freshwater methylotrophs assessed by a high-resolution monitoring and isolation campaign. </w:t>
      </w:r>
      <w:r w:rsidRPr="00797487">
        <w:rPr>
          <w:i/>
          <w:iCs/>
          <w:noProof/>
        </w:rPr>
        <w:t>The ISME Journal</w:t>
      </w:r>
      <w:r w:rsidRPr="00797487">
        <w:rPr>
          <w:noProof/>
        </w:rPr>
        <w:t xml:space="preserve"> 9:2442–2453. DOI: 10.1038/ismej.2015.55.</w:t>
      </w:r>
    </w:p>
    <w:p w:rsidR="00797487" w:rsidRPr="00797487" w:rsidRDefault="00797487" w:rsidP="00797487">
      <w:pPr>
        <w:widowControl w:val="0"/>
        <w:autoSpaceDE w:val="0"/>
        <w:autoSpaceDN w:val="0"/>
        <w:adjustRightInd w:val="0"/>
        <w:ind w:left="480" w:hanging="480"/>
        <w:rPr>
          <w:noProof/>
        </w:rPr>
      </w:pPr>
      <w:r w:rsidRPr="00797487">
        <w:rPr>
          <w:noProof/>
        </w:rPr>
        <w:t xml:space="preserve">Salcher MM., Posch T., Pernthaler J. 2013a. In situ substrate preferences of abundant bacterioplankton populations in a prealpine freshwater lake. </w:t>
      </w:r>
      <w:r w:rsidRPr="00797487">
        <w:rPr>
          <w:i/>
          <w:iCs/>
          <w:noProof/>
        </w:rPr>
        <w:t>Isme J</w:t>
      </w:r>
      <w:r w:rsidRPr="00797487">
        <w:rPr>
          <w:noProof/>
        </w:rPr>
        <w:t xml:space="preserve"> 7:896–907. DOI: </w:t>
      </w:r>
      <w:r w:rsidRPr="00797487">
        <w:rPr>
          <w:noProof/>
        </w:rPr>
        <w:lastRenderedPageBreak/>
        <w:t>10.1038/ismej.2012.162.</w:t>
      </w:r>
    </w:p>
    <w:p w:rsidR="00797487" w:rsidRPr="00797487" w:rsidRDefault="00797487" w:rsidP="00797487">
      <w:pPr>
        <w:widowControl w:val="0"/>
        <w:autoSpaceDE w:val="0"/>
        <w:autoSpaceDN w:val="0"/>
        <w:adjustRightInd w:val="0"/>
        <w:ind w:left="480" w:hanging="480"/>
        <w:rPr>
          <w:noProof/>
        </w:rPr>
      </w:pPr>
      <w:r w:rsidRPr="00797487">
        <w:rPr>
          <w:noProof/>
        </w:rPr>
        <w:t xml:space="preserve">Salcher MM., Posch T., Pernthaler J. 2013b. In situ substrate preferences of abundant bacterioplankton populations in a prealpine freshwater lake. </w:t>
      </w:r>
      <w:r w:rsidRPr="00797487">
        <w:rPr>
          <w:i/>
          <w:iCs/>
          <w:noProof/>
        </w:rPr>
        <w:t>The ISME Journal</w:t>
      </w:r>
      <w:r w:rsidRPr="00797487">
        <w:rPr>
          <w:noProof/>
        </w:rPr>
        <w:t xml:space="preserve"> 7:896–907. DOI: 10.1038/ismej.2012.162.</w:t>
      </w:r>
    </w:p>
    <w:p w:rsidR="00797487" w:rsidRPr="00797487" w:rsidRDefault="00797487" w:rsidP="00797487">
      <w:pPr>
        <w:widowControl w:val="0"/>
        <w:autoSpaceDE w:val="0"/>
        <w:autoSpaceDN w:val="0"/>
        <w:adjustRightInd w:val="0"/>
        <w:ind w:left="480" w:hanging="480"/>
        <w:rPr>
          <w:noProof/>
        </w:rPr>
      </w:pPr>
      <w:r w:rsidRPr="00797487">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97487">
        <w:rPr>
          <w:i/>
          <w:iCs/>
          <w:noProof/>
        </w:rPr>
        <w:t>Applied and Environmental Microbiology</w:t>
      </w:r>
      <w:r w:rsidRPr="00797487">
        <w:rPr>
          <w:noProof/>
        </w:rPr>
        <w:t xml:space="preserve"> 75:7537–7541. DOI: 10.1128/AEM.01541-09.</w:t>
      </w:r>
    </w:p>
    <w:p w:rsidR="00797487" w:rsidRPr="00797487" w:rsidRDefault="00797487" w:rsidP="00797487">
      <w:pPr>
        <w:widowControl w:val="0"/>
        <w:autoSpaceDE w:val="0"/>
        <w:autoSpaceDN w:val="0"/>
        <w:adjustRightInd w:val="0"/>
        <w:ind w:left="480" w:hanging="480"/>
        <w:rPr>
          <w:noProof/>
        </w:rPr>
      </w:pPr>
      <w:r w:rsidRPr="00797487">
        <w:rPr>
          <w:noProof/>
        </w:rPr>
        <w:t xml:space="preserve">Segata N., Waldron L., Ballarini A., Narasimhan V., Jousson O., Huttenhower C. 2012. Metagenomic microbial community profiling using unique clade-specific marker genes. </w:t>
      </w:r>
      <w:r w:rsidRPr="00797487">
        <w:rPr>
          <w:i/>
          <w:iCs/>
          <w:noProof/>
        </w:rPr>
        <w:t>Nature Methods</w:t>
      </w:r>
      <w:r w:rsidRPr="00797487">
        <w:rPr>
          <w:noProof/>
        </w:rPr>
        <w:t xml:space="preserve"> 9:811–4. DOI: 10.1038/nmeth.2066.</w:t>
      </w:r>
    </w:p>
    <w:p w:rsidR="00797487" w:rsidRPr="00797487" w:rsidRDefault="00797487" w:rsidP="00797487">
      <w:pPr>
        <w:widowControl w:val="0"/>
        <w:autoSpaceDE w:val="0"/>
        <w:autoSpaceDN w:val="0"/>
        <w:adjustRightInd w:val="0"/>
        <w:ind w:left="480" w:hanging="480"/>
        <w:rPr>
          <w:noProof/>
        </w:rPr>
      </w:pPr>
      <w:r w:rsidRPr="00797487">
        <w:rPr>
          <w:noProof/>
        </w:rPr>
        <w:t xml:space="preserve">Seitzinger S., Harrison JA., Böhlke JK., Bouwman AF., Lowrance R., Peterson B., Tobias C., Drecht G Van. 2006. DENITRIFICATION ACROSS LANDSCAPES AND WATERSCAPES: A SYNTHESIS. </w:t>
      </w:r>
      <w:r w:rsidRPr="00797487">
        <w:rPr>
          <w:i/>
          <w:iCs/>
          <w:noProof/>
        </w:rPr>
        <w:t>Ecological Applications</w:t>
      </w:r>
      <w:r w:rsidRPr="00797487">
        <w:rPr>
          <w:noProof/>
        </w:rPr>
        <w:t xml:space="preserve"> 16:2064–2090. DOI: 10.1890/1051-0761(2006)016[2064:DALAWA]2.0.CO;2.</w:t>
      </w:r>
    </w:p>
    <w:p w:rsidR="00797487" w:rsidRPr="00797487" w:rsidRDefault="00797487" w:rsidP="00797487">
      <w:pPr>
        <w:widowControl w:val="0"/>
        <w:autoSpaceDE w:val="0"/>
        <w:autoSpaceDN w:val="0"/>
        <w:adjustRightInd w:val="0"/>
        <w:ind w:left="480" w:hanging="480"/>
        <w:rPr>
          <w:noProof/>
        </w:rPr>
      </w:pPr>
      <w:r w:rsidRPr="00797487">
        <w:rPr>
          <w:noProof/>
        </w:rPr>
        <w:t xml:space="preserve">Šimek K., Kasalický V., Jezbera J., Jezberová J., Hejzlar J., Hahn MW. 2010. Broad habitat range of the phylogenetically narrow R-BT065 cluster, representing a core group of the betaproteobacterial genus limnohabitans. </w:t>
      </w:r>
      <w:r w:rsidRPr="00797487">
        <w:rPr>
          <w:i/>
          <w:iCs/>
          <w:noProof/>
        </w:rPr>
        <w:t>Applied and Environmental Microbiology</w:t>
      </w:r>
      <w:r w:rsidRPr="00797487">
        <w:rPr>
          <w:noProof/>
        </w:rPr>
        <w:t xml:space="preserve"> 76:631–639. DOI: 10.1128/AEM.02203-09.</w:t>
      </w:r>
    </w:p>
    <w:p w:rsidR="00797487" w:rsidRPr="00797487" w:rsidRDefault="00797487" w:rsidP="00797487">
      <w:pPr>
        <w:widowControl w:val="0"/>
        <w:autoSpaceDE w:val="0"/>
        <w:autoSpaceDN w:val="0"/>
        <w:adjustRightInd w:val="0"/>
        <w:ind w:left="480" w:hanging="480"/>
        <w:rPr>
          <w:noProof/>
        </w:rPr>
      </w:pPr>
      <w:r w:rsidRPr="00797487">
        <w:rPr>
          <w:noProof/>
        </w:rPr>
        <w:t xml:space="preserve">Sommer DD., Delcher AL., Salzberg SL., Pop M. 2007. Minimus: a fast, lightweight genome assembler. </w:t>
      </w:r>
      <w:r w:rsidRPr="00797487">
        <w:rPr>
          <w:i/>
          <w:iCs/>
          <w:noProof/>
        </w:rPr>
        <w:t>BMC Bioinformatics</w:t>
      </w:r>
      <w:r w:rsidRPr="00797487">
        <w:rPr>
          <w:noProof/>
        </w:rPr>
        <w:t xml:space="preserve"> 8:64. DOI: 10.1186/1471-2105-8-64.</w:t>
      </w:r>
    </w:p>
    <w:p w:rsidR="00797487" w:rsidRPr="00797487" w:rsidRDefault="00797487" w:rsidP="00797487">
      <w:pPr>
        <w:widowControl w:val="0"/>
        <w:autoSpaceDE w:val="0"/>
        <w:autoSpaceDN w:val="0"/>
        <w:adjustRightInd w:val="0"/>
        <w:ind w:left="480" w:hanging="480"/>
        <w:rPr>
          <w:noProof/>
        </w:rPr>
      </w:pPr>
      <w:r w:rsidRPr="00797487">
        <w:rPr>
          <w:noProof/>
        </w:rPr>
        <w:t xml:space="preserve">Tang KH., Blankenship RE. 2010. Both forward and reverse TCA cycles operate in green sulfur bacteria. </w:t>
      </w:r>
      <w:r w:rsidRPr="00797487">
        <w:rPr>
          <w:i/>
          <w:iCs/>
          <w:noProof/>
        </w:rPr>
        <w:t>Journal of Biological Chemistry</w:t>
      </w:r>
      <w:r w:rsidRPr="00797487">
        <w:rPr>
          <w:noProof/>
        </w:rPr>
        <w:t xml:space="preserve"> 285:35848–35854. DOI: 10.1074/jbc.M110.157834.</w:t>
      </w:r>
    </w:p>
    <w:p w:rsidR="00797487" w:rsidRPr="00797487" w:rsidRDefault="00797487" w:rsidP="00797487">
      <w:pPr>
        <w:widowControl w:val="0"/>
        <w:autoSpaceDE w:val="0"/>
        <w:autoSpaceDN w:val="0"/>
        <w:adjustRightInd w:val="0"/>
        <w:ind w:left="480" w:hanging="480"/>
        <w:rPr>
          <w:noProof/>
        </w:rPr>
      </w:pPr>
      <w:r w:rsidRPr="00797487">
        <w:rPr>
          <w:noProof/>
        </w:rPr>
        <w:t xml:space="preserve">Varghese NJ., Mukherjee S., Ivanova N., Konstantinidis KT., Mavrommatis K., Kyrpides NC., Pati A. 2015. Microbial species delineation using whole genome sequences. </w:t>
      </w:r>
      <w:r w:rsidRPr="00797487">
        <w:rPr>
          <w:i/>
          <w:iCs/>
          <w:noProof/>
        </w:rPr>
        <w:t>Nucleic Acids Research</w:t>
      </w:r>
      <w:r w:rsidRPr="00797487">
        <w:rPr>
          <w:noProof/>
        </w:rPr>
        <w:t xml:space="preserve"> 43:gkv657-. DOI: 10.1093/nar/gkv657.</w:t>
      </w:r>
    </w:p>
    <w:p w:rsidR="00797487" w:rsidRPr="00797487" w:rsidRDefault="00797487" w:rsidP="00797487">
      <w:pPr>
        <w:widowControl w:val="0"/>
        <w:autoSpaceDE w:val="0"/>
        <w:autoSpaceDN w:val="0"/>
        <w:adjustRightInd w:val="0"/>
        <w:ind w:left="480" w:hanging="480"/>
        <w:rPr>
          <w:noProof/>
        </w:rPr>
      </w:pPr>
      <w:r w:rsidRPr="00797487">
        <w:rPr>
          <w:noProof/>
        </w:rPr>
        <w:t xml:space="preserve">Walsh JR., Munoz SE., Vander Zanden MJ. 2016. Outbreak of an undetected invasive species triggered by a climate anomaly. </w:t>
      </w:r>
      <w:r w:rsidRPr="00797487">
        <w:rPr>
          <w:i/>
          <w:iCs/>
          <w:noProof/>
        </w:rPr>
        <w:t>Ecosphere</w:t>
      </w:r>
      <w:r w:rsidRPr="00797487">
        <w:rPr>
          <w:noProof/>
        </w:rPr>
        <w:t xml:space="preserve"> 7:1–17. DOI: 10.1002/ecs2.1628.</w:t>
      </w:r>
    </w:p>
    <w:p w:rsidR="00797487" w:rsidRPr="00797487" w:rsidRDefault="00797487" w:rsidP="00797487">
      <w:pPr>
        <w:widowControl w:val="0"/>
        <w:autoSpaceDE w:val="0"/>
        <w:autoSpaceDN w:val="0"/>
        <w:adjustRightInd w:val="0"/>
        <w:ind w:left="480" w:hanging="480"/>
        <w:rPr>
          <w:noProof/>
        </w:rPr>
      </w:pPr>
      <w:r w:rsidRPr="00797487">
        <w:rPr>
          <w:noProof/>
        </w:rPr>
        <w:t xml:space="preserve">Williamson CE., Dodds W., Kratz TK., Palmer MA. 2008. Lakes and streams as sentinels of environmental change in terrestrial and atmospheric processes. </w:t>
      </w:r>
      <w:r w:rsidRPr="00797487">
        <w:rPr>
          <w:i/>
          <w:iCs/>
          <w:noProof/>
        </w:rPr>
        <w:t>Frontiers in Ecology and the Environment</w:t>
      </w:r>
      <w:r w:rsidRPr="00797487">
        <w:rPr>
          <w:noProof/>
        </w:rPr>
        <w:t xml:space="preserve"> 6:247–254. DOI: 10.1890/070140.</w:t>
      </w:r>
    </w:p>
    <w:p w:rsidR="00797487" w:rsidRPr="00797487" w:rsidRDefault="00797487" w:rsidP="00797487">
      <w:pPr>
        <w:widowControl w:val="0"/>
        <w:autoSpaceDE w:val="0"/>
        <w:autoSpaceDN w:val="0"/>
        <w:adjustRightInd w:val="0"/>
        <w:ind w:left="480" w:hanging="480"/>
        <w:rPr>
          <w:noProof/>
        </w:rPr>
      </w:pPr>
      <w:r w:rsidRPr="00797487">
        <w:rPr>
          <w:noProof/>
        </w:rPr>
        <w:t xml:space="preserve">Yin Y., Mao X., Yang J., Chen X., Mao F., Xu Y. 2012. DbCAN: A web resource for automated carbohydrate-active enzyme annotation. </w:t>
      </w:r>
      <w:r w:rsidRPr="00797487">
        <w:rPr>
          <w:i/>
          <w:iCs/>
          <w:noProof/>
        </w:rPr>
        <w:t>Nucleic Acids Research</w:t>
      </w:r>
      <w:r w:rsidRPr="00797487">
        <w:rPr>
          <w:noProof/>
        </w:rPr>
        <w:t xml:space="preserve"> 40:445–451. DOI: 10.1093/nar/gks479.</w:t>
      </w:r>
    </w:p>
    <w:p w:rsidR="008853A5" w:rsidRDefault="008E64BD" w:rsidP="00797487">
      <w:pPr>
        <w:widowControl w:val="0"/>
        <w:autoSpaceDE w:val="0"/>
        <w:autoSpaceDN w:val="0"/>
        <w:adjustRightInd w:val="0"/>
        <w:ind w:left="480" w:hanging="480"/>
      </w:pPr>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6028" w:rsidRDefault="00256028" w:rsidP="00426301">
      <w:r>
        <w:separator/>
      </w:r>
    </w:p>
  </w:endnote>
  <w:endnote w:type="continuationSeparator" w:id="0">
    <w:p w:rsidR="00256028" w:rsidRDefault="00256028"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F5B40" w:rsidRDefault="002F5B40">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F5B40" w:rsidRDefault="002F5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6028" w:rsidRDefault="00256028" w:rsidP="00426301">
      <w:r>
        <w:separator/>
      </w:r>
    </w:p>
  </w:footnote>
  <w:footnote w:type="continuationSeparator" w:id="0">
    <w:p w:rsidR="00256028" w:rsidRDefault="00256028"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46BFF"/>
    <w:rsid w:val="000640AD"/>
    <w:rsid w:val="000818CE"/>
    <w:rsid w:val="0008274E"/>
    <w:rsid w:val="00082B90"/>
    <w:rsid w:val="00087969"/>
    <w:rsid w:val="00087FC0"/>
    <w:rsid w:val="000F405C"/>
    <w:rsid w:val="001359E8"/>
    <w:rsid w:val="00142B1E"/>
    <w:rsid w:val="00166966"/>
    <w:rsid w:val="00180B02"/>
    <w:rsid w:val="001B22A7"/>
    <w:rsid w:val="001B35EB"/>
    <w:rsid w:val="001D1459"/>
    <w:rsid w:val="001D2345"/>
    <w:rsid w:val="00204AC0"/>
    <w:rsid w:val="00251DEA"/>
    <w:rsid w:val="00256028"/>
    <w:rsid w:val="00280E6F"/>
    <w:rsid w:val="00295464"/>
    <w:rsid w:val="00297B75"/>
    <w:rsid w:val="002C4D58"/>
    <w:rsid w:val="002E05D5"/>
    <w:rsid w:val="002F5B40"/>
    <w:rsid w:val="00326033"/>
    <w:rsid w:val="003A1F5F"/>
    <w:rsid w:val="003C46E1"/>
    <w:rsid w:val="003D102A"/>
    <w:rsid w:val="003D1D4E"/>
    <w:rsid w:val="003D2AF1"/>
    <w:rsid w:val="003F0487"/>
    <w:rsid w:val="00412BD0"/>
    <w:rsid w:val="00420BB0"/>
    <w:rsid w:val="00426301"/>
    <w:rsid w:val="004339D2"/>
    <w:rsid w:val="00443746"/>
    <w:rsid w:val="0047621E"/>
    <w:rsid w:val="004929C6"/>
    <w:rsid w:val="00495B23"/>
    <w:rsid w:val="004B181C"/>
    <w:rsid w:val="004B4153"/>
    <w:rsid w:val="004B56AB"/>
    <w:rsid w:val="004C37A3"/>
    <w:rsid w:val="004C3850"/>
    <w:rsid w:val="004D4F24"/>
    <w:rsid w:val="004F46CA"/>
    <w:rsid w:val="004F4FB8"/>
    <w:rsid w:val="005555E0"/>
    <w:rsid w:val="00564BB8"/>
    <w:rsid w:val="005B0399"/>
    <w:rsid w:val="005F1EC7"/>
    <w:rsid w:val="005F572D"/>
    <w:rsid w:val="00613B0C"/>
    <w:rsid w:val="00622EC1"/>
    <w:rsid w:val="00641BC1"/>
    <w:rsid w:val="00647D2F"/>
    <w:rsid w:val="006618AC"/>
    <w:rsid w:val="00670A2E"/>
    <w:rsid w:val="0069102D"/>
    <w:rsid w:val="00695D3E"/>
    <w:rsid w:val="00696017"/>
    <w:rsid w:val="006E2BB8"/>
    <w:rsid w:val="00702D24"/>
    <w:rsid w:val="00714C07"/>
    <w:rsid w:val="00715556"/>
    <w:rsid w:val="00720388"/>
    <w:rsid w:val="00731EB3"/>
    <w:rsid w:val="00735D96"/>
    <w:rsid w:val="0074129B"/>
    <w:rsid w:val="00751BEC"/>
    <w:rsid w:val="00751D88"/>
    <w:rsid w:val="00762C09"/>
    <w:rsid w:val="007679FC"/>
    <w:rsid w:val="00770B63"/>
    <w:rsid w:val="00772537"/>
    <w:rsid w:val="00797487"/>
    <w:rsid w:val="007B251F"/>
    <w:rsid w:val="007B75B0"/>
    <w:rsid w:val="008002E4"/>
    <w:rsid w:val="00803A2E"/>
    <w:rsid w:val="0082115A"/>
    <w:rsid w:val="00823BEA"/>
    <w:rsid w:val="00825EF9"/>
    <w:rsid w:val="00832F7B"/>
    <w:rsid w:val="00862FC8"/>
    <w:rsid w:val="00873AF2"/>
    <w:rsid w:val="00876143"/>
    <w:rsid w:val="008853A5"/>
    <w:rsid w:val="00893C86"/>
    <w:rsid w:val="008C05EA"/>
    <w:rsid w:val="008C1648"/>
    <w:rsid w:val="008C29DF"/>
    <w:rsid w:val="008D12A9"/>
    <w:rsid w:val="008E64BD"/>
    <w:rsid w:val="008F3E06"/>
    <w:rsid w:val="009077A1"/>
    <w:rsid w:val="009115A6"/>
    <w:rsid w:val="00931E14"/>
    <w:rsid w:val="00933DA9"/>
    <w:rsid w:val="00936094"/>
    <w:rsid w:val="00972BFC"/>
    <w:rsid w:val="009770A7"/>
    <w:rsid w:val="0099227E"/>
    <w:rsid w:val="00992786"/>
    <w:rsid w:val="009E1F39"/>
    <w:rsid w:val="009E6A17"/>
    <w:rsid w:val="00A15AC4"/>
    <w:rsid w:val="00A33EF6"/>
    <w:rsid w:val="00A46658"/>
    <w:rsid w:val="00A572C8"/>
    <w:rsid w:val="00A649C9"/>
    <w:rsid w:val="00A87224"/>
    <w:rsid w:val="00A917DD"/>
    <w:rsid w:val="00AA5B67"/>
    <w:rsid w:val="00AC3224"/>
    <w:rsid w:val="00AD71F6"/>
    <w:rsid w:val="00AD7709"/>
    <w:rsid w:val="00AE1032"/>
    <w:rsid w:val="00B32BF2"/>
    <w:rsid w:val="00B353E1"/>
    <w:rsid w:val="00B41AF7"/>
    <w:rsid w:val="00B44E2D"/>
    <w:rsid w:val="00B47A76"/>
    <w:rsid w:val="00B5094B"/>
    <w:rsid w:val="00B73579"/>
    <w:rsid w:val="00B844B8"/>
    <w:rsid w:val="00B849E7"/>
    <w:rsid w:val="00B913AB"/>
    <w:rsid w:val="00BA4CB8"/>
    <w:rsid w:val="00BF2DF6"/>
    <w:rsid w:val="00C136D4"/>
    <w:rsid w:val="00C14ABA"/>
    <w:rsid w:val="00C160CB"/>
    <w:rsid w:val="00C50BFC"/>
    <w:rsid w:val="00C60627"/>
    <w:rsid w:val="00C66CEF"/>
    <w:rsid w:val="00C70A26"/>
    <w:rsid w:val="00C72B55"/>
    <w:rsid w:val="00C854FD"/>
    <w:rsid w:val="00C92784"/>
    <w:rsid w:val="00C9735A"/>
    <w:rsid w:val="00CA5281"/>
    <w:rsid w:val="00CB4C7D"/>
    <w:rsid w:val="00CC48A4"/>
    <w:rsid w:val="00CC5549"/>
    <w:rsid w:val="00CD78E2"/>
    <w:rsid w:val="00CE56F8"/>
    <w:rsid w:val="00D04A5D"/>
    <w:rsid w:val="00D05772"/>
    <w:rsid w:val="00D115FB"/>
    <w:rsid w:val="00D345B4"/>
    <w:rsid w:val="00D43F04"/>
    <w:rsid w:val="00D66DE0"/>
    <w:rsid w:val="00D81AA1"/>
    <w:rsid w:val="00DB387B"/>
    <w:rsid w:val="00DC3B2C"/>
    <w:rsid w:val="00DC5F61"/>
    <w:rsid w:val="00DE2F1A"/>
    <w:rsid w:val="00DF28FD"/>
    <w:rsid w:val="00E067DC"/>
    <w:rsid w:val="00E240CC"/>
    <w:rsid w:val="00E5221C"/>
    <w:rsid w:val="00E55A24"/>
    <w:rsid w:val="00E84246"/>
    <w:rsid w:val="00E94C90"/>
    <w:rsid w:val="00EE19EF"/>
    <w:rsid w:val="00EE7138"/>
    <w:rsid w:val="00F02C6D"/>
    <w:rsid w:val="00F433E3"/>
    <w:rsid w:val="00F46B90"/>
    <w:rsid w:val="00F82001"/>
    <w:rsid w:val="00F851C8"/>
    <w:rsid w:val="00F90674"/>
    <w:rsid w:val="00F91AC0"/>
    <w:rsid w:val="00F95A52"/>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9DA50"/>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D33D4-56AF-5D41-B61C-C459BE315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28</Pages>
  <Words>38500</Words>
  <Characters>219452</Characters>
  <Application>Microsoft Office Word</Application>
  <DocSecurity>0</DocSecurity>
  <Lines>1828</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12</cp:revision>
  <dcterms:created xsi:type="dcterms:W3CDTF">2018-09-11T21:51:00Z</dcterms:created>
  <dcterms:modified xsi:type="dcterms:W3CDTF">2018-09-17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